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2360D" w14:textId="148F06DF" w:rsidR="00266973" w:rsidRPr="002F16D3" w:rsidRDefault="00266973" w:rsidP="00FC5A58">
      <w:pPr>
        <w:pStyle w:val="BasicParagraph"/>
        <w:jc w:val="center"/>
        <w:rPr>
          <w:rFonts w:ascii="Arial" w:hAnsi="Arial" w:cs="Arial"/>
          <w:szCs w:val="24"/>
          <w:lang w:val="pt-BR"/>
        </w:rPr>
      </w:pPr>
      <w:r>
        <w:rPr>
          <w:noProof/>
        </w:rPr>
        <w:drawing>
          <wp:anchor distT="0" distB="0" distL="114300" distR="114300" simplePos="0" relativeHeight="251660288" behindDoc="0" locked="0" layoutInCell="1" allowOverlap="1" wp14:anchorId="4649AB39" wp14:editId="4E85BB3C">
            <wp:simplePos x="0" y="0"/>
            <wp:positionH relativeFrom="column">
              <wp:posOffset>4571365</wp:posOffset>
            </wp:positionH>
            <wp:positionV relativeFrom="paragraph">
              <wp:posOffset>0</wp:posOffset>
            </wp:positionV>
            <wp:extent cx="1206500" cy="261876"/>
            <wp:effectExtent l="0" t="0" r="0" b="508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261876"/>
                    </a:xfrm>
                    <a:prstGeom prst="rect">
                      <a:avLst/>
                    </a:prstGeom>
                    <a:noFill/>
                    <a:ln>
                      <a:noFill/>
                    </a:ln>
                  </pic:spPr>
                </pic:pic>
              </a:graphicData>
            </a:graphic>
          </wp:anchor>
        </w:drawing>
      </w:r>
      <w:r w:rsidR="00FC5A58" w:rsidRPr="002F16D3">
        <w:rPr>
          <w:rFonts w:ascii="Arial" w:hAnsi="Arial" w:cs="Arial"/>
          <w:szCs w:val="24"/>
          <w:lang w:val="pt-BR"/>
        </w:rPr>
        <w:t>UNIVERSIDADE DO PORTO</w:t>
      </w:r>
    </w:p>
    <w:p w14:paraId="24A15346" w14:textId="77777777" w:rsidR="00FC5A58" w:rsidRPr="002F16D3" w:rsidRDefault="00FC5A58" w:rsidP="00FC5A58">
      <w:pPr>
        <w:pStyle w:val="BasicParagraph"/>
        <w:jc w:val="center"/>
        <w:rPr>
          <w:rFonts w:ascii="Arial" w:hAnsi="Arial" w:cs="Arial"/>
          <w:szCs w:val="24"/>
          <w:lang w:val="pt-BR"/>
        </w:rPr>
      </w:pPr>
    </w:p>
    <w:p w14:paraId="07E33689" w14:textId="52AB0C95" w:rsidR="00FC5A58" w:rsidRDefault="00FC5A58" w:rsidP="00FC5A58">
      <w:pPr>
        <w:pStyle w:val="BasicParagraph"/>
        <w:jc w:val="center"/>
        <w:rPr>
          <w:rFonts w:ascii="Arial" w:hAnsi="Arial" w:cs="Arial"/>
          <w:szCs w:val="24"/>
          <w:lang w:val="pt-BR"/>
        </w:rPr>
      </w:pPr>
      <w:r w:rsidRPr="00FC5A58">
        <w:rPr>
          <w:rFonts w:ascii="Arial" w:hAnsi="Arial" w:cs="Arial"/>
          <w:szCs w:val="24"/>
          <w:lang w:val="pt-BR"/>
        </w:rPr>
        <w:t>FACULDADE DE MEDICI</w:t>
      </w:r>
      <w:r>
        <w:rPr>
          <w:rFonts w:ascii="Arial" w:hAnsi="Arial" w:cs="Arial"/>
          <w:szCs w:val="24"/>
          <w:lang w:val="pt-BR"/>
        </w:rPr>
        <w:t>NA</w:t>
      </w:r>
      <w:r w:rsidRPr="00FC5A58">
        <w:rPr>
          <w:rFonts w:ascii="Arial" w:hAnsi="Arial" w:cs="Arial"/>
          <w:szCs w:val="24"/>
          <w:lang w:val="pt-BR"/>
        </w:rPr>
        <w:t xml:space="preserve"> DA UNI</w:t>
      </w:r>
      <w:r>
        <w:rPr>
          <w:rFonts w:ascii="Arial" w:hAnsi="Arial" w:cs="Arial"/>
          <w:szCs w:val="24"/>
          <w:lang w:val="pt-BR"/>
        </w:rPr>
        <w:t>VERSIDADE DO PORTO</w:t>
      </w:r>
    </w:p>
    <w:p w14:paraId="00591A28" w14:textId="37555EBF" w:rsidR="00FC5A58" w:rsidRPr="00FC5A58" w:rsidRDefault="00FC5A58" w:rsidP="00FC5A58">
      <w:pPr>
        <w:pStyle w:val="BasicParagraph"/>
        <w:jc w:val="center"/>
        <w:rPr>
          <w:rFonts w:ascii="Arial" w:hAnsi="Arial" w:cs="Arial"/>
          <w:szCs w:val="24"/>
          <w:lang w:val="pt-BR"/>
        </w:rPr>
      </w:pPr>
      <w:r>
        <w:rPr>
          <w:rFonts w:ascii="Arial" w:hAnsi="Arial" w:cs="Arial"/>
          <w:szCs w:val="24"/>
          <w:lang w:val="pt-BR"/>
        </w:rPr>
        <w:t>(FMUP)</w:t>
      </w:r>
    </w:p>
    <w:p w14:paraId="4408CFA9" w14:textId="77777777" w:rsidR="00DB3EE7" w:rsidRDefault="00DB3EE7" w:rsidP="00FC5A58">
      <w:pPr>
        <w:pStyle w:val="Default"/>
        <w:jc w:val="center"/>
      </w:pPr>
    </w:p>
    <w:p w14:paraId="27BD4122" w14:textId="63E453F5" w:rsidR="00266973" w:rsidRPr="00E82D49" w:rsidRDefault="00FC5A58" w:rsidP="00FC5A58">
      <w:pPr>
        <w:ind w:left="0" w:firstLine="0"/>
        <w:jc w:val="center"/>
        <w:rPr>
          <w:sz w:val="24"/>
          <w:szCs w:val="24"/>
        </w:rPr>
      </w:pPr>
      <w:r>
        <w:rPr>
          <w:b/>
          <w:bCs/>
          <w:sz w:val="24"/>
          <w:szCs w:val="24"/>
        </w:rPr>
        <w:t>EQUIVALÊNCIA AO GRAU DE MESTRE EM MEDICINA</w:t>
      </w:r>
    </w:p>
    <w:p w14:paraId="22787425" w14:textId="77777777" w:rsidR="00266973" w:rsidRPr="009217B4" w:rsidRDefault="00266973" w:rsidP="00C81291">
      <w:pPr>
        <w:pStyle w:val="BasicParagraph"/>
        <w:rPr>
          <w:noProof/>
          <w:lang w:val="pt-BR"/>
        </w:rPr>
      </w:pPr>
    </w:p>
    <w:p w14:paraId="020C6B2A" w14:textId="3BFEC104" w:rsidR="00266973" w:rsidRPr="009217B4" w:rsidRDefault="00266973" w:rsidP="00C81291">
      <w:pPr>
        <w:pStyle w:val="BasicParagraph"/>
        <w:rPr>
          <w:noProof/>
          <w:lang w:val="pt-BR"/>
        </w:rPr>
      </w:pPr>
    </w:p>
    <w:p w14:paraId="3177D4D1" w14:textId="77777777" w:rsidR="00266973" w:rsidRPr="009217B4" w:rsidRDefault="00266973" w:rsidP="00C81291">
      <w:pPr>
        <w:pStyle w:val="BasicParagraph"/>
        <w:rPr>
          <w:noProof/>
          <w:lang w:val="pt-BR"/>
        </w:rPr>
      </w:pPr>
    </w:p>
    <w:p w14:paraId="6B16AAE2" w14:textId="42A25FAF"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t>Desafios à Prática Clínica Do Tratamento Crônico Da Neuralgia De Trigêmeo: Um Relato de Caso</w:t>
      </w:r>
    </w:p>
    <w:p w14:paraId="12F9A932" w14:textId="77777777" w:rsidR="00DB3EE7" w:rsidRDefault="00DB3EE7" w:rsidP="00C81291">
      <w:pPr>
        <w:pStyle w:val="BasicParagraph"/>
        <w:rPr>
          <w:rFonts w:ascii="Arial" w:hAnsi="Arial" w:cs="Arial"/>
          <w:b/>
          <w:bCs/>
          <w:sz w:val="28"/>
          <w:szCs w:val="28"/>
          <w:lang w:val="pt-BR"/>
        </w:rPr>
      </w:pPr>
    </w:p>
    <w:p w14:paraId="3DDE5950" w14:textId="5FA68999" w:rsidR="00266973" w:rsidRPr="00DB3EE7" w:rsidRDefault="00266973" w:rsidP="00C81291">
      <w:pPr>
        <w:pStyle w:val="BasicParagraph"/>
        <w:rPr>
          <w:rFonts w:ascii="Arial" w:hAnsi="Arial" w:cs="Arial"/>
          <w:b/>
          <w:bCs/>
          <w:sz w:val="28"/>
          <w:szCs w:val="28"/>
          <w:lang w:val="pt-BR"/>
        </w:rPr>
      </w:pPr>
      <w:r w:rsidRPr="00DB3EE7">
        <w:rPr>
          <w:rFonts w:ascii="Arial" w:hAnsi="Arial" w:cs="Arial"/>
          <w:b/>
          <w:bCs/>
          <w:sz w:val="28"/>
          <w:szCs w:val="28"/>
          <w:lang w:val="pt-BR"/>
        </w:rPr>
        <w:tab/>
      </w:r>
    </w:p>
    <w:p w14:paraId="042E4F80" w14:textId="4F2F73CB" w:rsidR="00266973" w:rsidRDefault="00266973" w:rsidP="00DB3EE7">
      <w:pPr>
        <w:pStyle w:val="BasicParagraph"/>
        <w:ind w:hanging="127"/>
        <w:rPr>
          <w:rFonts w:ascii="Arial" w:hAnsi="Arial" w:cs="Arial"/>
          <w:lang w:val="pt-BR"/>
        </w:rPr>
      </w:pPr>
      <w:r w:rsidRPr="009217B4">
        <w:rPr>
          <w:rFonts w:ascii="Arial" w:hAnsi="Arial" w:cs="Arial"/>
          <w:lang w:val="pt-BR"/>
        </w:rPr>
        <w:t>André Moreira Tavares</w:t>
      </w:r>
    </w:p>
    <w:p w14:paraId="6B85BA1A" w14:textId="044168BE" w:rsidR="00DB3EE7" w:rsidRPr="00DB3EE7" w:rsidRDefault="00DB3EE7" w:rsidP="00DB3EE7">
      <w:pPr>
        <w:pStyle w:val="BasicParagraph"/>
        <w:ind w:hanging="127"/>
        <w:rPr>
          <w:rFonts w:ascii="Arial" w:hAnsi="Arial" w:cs="Arial"/>
          <w:caps/>
          <w:color w:val="00ADEF"/>
          <w:sz w:val="72"/>
          <w:szCs w:val="72"/>
          <w:lang w:val="pt-BR"/>
        </w:rPr>
      </w:pPr>
      <w:r w:rsidRPr="00DB3EE7">
        <w:rPr>
          <w:rFonts w:ascii="Arial" w:hAnsi="Arial" w:cs="Arial"/>
          <w:sz w:val="72"/>
          <w:szCs w:val="72"/>
          <w:lang w:val="pt-BR"/>
        </w:rPr>
        <w:t>M</w:t>
      </w:r>
    </w:p>
    <w:p w14:paraId="7FACA070" w14:textId="34678A1A" w:rsidR="00266973" w:rsidRPr="009217B4" w:rsidRDefault="00266973" w:rsidP="00DB3EE7">
      <w:pPr>
        <w:pStyle w:val="BasicParagraph"/>
        <w:ind w:hanging="127"/>
        <w:rPr>
          <w:rFonts w:ascii="Arial" w:hAnsi="Arial" w:cs="Arial"/>
          <w:lang w:val="pt-BR"/>
        </w:rPr>
      </w:pPr>
    </w:p>
    <w:p w14:paraId="1C93D8B5" w14:textId="1C92D051" w:rsidR="00266973" w:rsidRPr="009217B4" w:rsidRDefault="00266973" w:rsidP="00DB3EE7">
      <w:pPr>
        <w:pStyle w:val="BasicParagraph"/>
        <w:ind w:hanging="127"/>
        <w:rPr>
          <w:rFonts w:ascii="Arial" w:hAnsi="Arial" w:cs="Arial"/>
          <w:lang w:val="pt-BR"/>
        </w:rPr>
      </w:pPr>
      <w:r w:rsidRPr="009217B4">
        <w:rPr>
          <w:rFonts w:ascii="Arial" w:hAnsi="Arial" w:cs="Arial"/>
          <w:spacing w:val="9"/>
          <w:lang w:val="pt-BR"/>
        </w:rPr>
        <w:t>2</w:t>
      </w:r>
      <w:r w:rsidRPr="009217B4">
        <w:rPr>
          <w:rFonts w:ascii="Arial" w:hAnsi="Arial" w:cs="Arial"/>
          <w:spacing w:val="-9"/>
          <w:lang w:val="pt-BR"/>
        </w:rPr>
        <w:t>0</w:t>
      </w:r>
      <w:r w:rsidRPr="009217B4">
        <w:rPr>
          <w:rFonts w:ascii="Arial" w:hAnsi="Arial" w:cs="Arial"/>
          <w:lang w:val="pt-BR"/>
        </w:rPr>
        <w:t>23</w:t>
      </w:r>
    </w:p>
    <w:p w14:paraId="6EED6082" w14:textId="77777777" w:rsidR="00266973" w:rsidRPr="009217B4" w:rsidRDefault="00266973" w:rsidP="00DB3EE7">
      <w:pPr>
        <w:pStyle w:val="BasicParagraph"/>
        <w:ind w:hanging="127"/>
        <w:rPr>
          <w:lang w:val="pt-BR"/>
        </w:rPr>
      </w:pPr>
    </w:p>
    <w:p w14:paraId="239C4361" w14:textId="282DC9DC" w:rsidR="00266973" w:rsidRPr="009217B4" w:rsidRDefault="00266973" w:rsidP="00C81291">
      <w:pPr>
        <w:pStyle w:val="BasicParagraph"/>
        <w:rPr>
          <w:lang w:val="pt-BR"/>
        </w:rPr>
      </w:pPr>
    </w:p>
    <w:p w14:paraId="3CD1A64C" w14:textId="762C0BC4" w:rsidR="00266973" w:rsidRPr="009217B4" w:rsidRDefault="00266973" w:rsidP="00C81291">
      <w:pPr>
        <w:pStyle w:val="BasicParagraph"/>
        <w:rPr>
          <w:lang w:val="pt-BR"/>
        </w:rPr>
      </w:pPr>
    </w:p>
    <w:p w14:paraId="144EEA39" w14:textId="3C391CE7" w:rsidR="00266973" w:rsidRPr="009217B4" w:rsidRDefault="00DB3EE7" w:rsidP="00C81291">
      <w:pPr>
        <w:pStyle w:val="BasicParagraph"/>
        <w:rPr>
          <w:lang w:val="pt-BR"/>
        </w:rPr>
      </w:pPr>
      <w:r w:rsidRPr="00DB3EE7">
        <w:rPr>
          <w:noProof/>
          <w:lang w:val="pt-BR"/>
        </w:rPr>
        <w:drawing>
          <wp:anchor distT="0" distB="0" distL="114300" distR="114300" simplePos="0" relativeHeight="251662336" behindDoc="0" locked="0" layoutInCell="1" allowOverlap="1" wp14:anchorId="7F5F8320" wp14:editId="0B81CB7D">
            <wp:simplePos x="0" y="0"/>
            <wp:positionH relativeFrom="column">
              <wp:posOffset>2258926</wp:posOffset>
            </wp:positionH>
            <wp:positionV relativeFrom="paragraph">
              <wp:posOffset>578832</wp:posOffset>
            </wp:positionV>
            <wp:extent cx="692785" cy="2383155"/>
            <wp:effectExtent l="133350" t="114300" r="126365" b="169545"/>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3831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4B0FD1F" w14:textId="77777777" w:rsidR="00DB3EE7" w:rsidRDefault="00DB3EE7" w:rsidP="00C81291">
      <w:pPr>
        <w:pStyle w:val="BasicParagraph"/>
        <w:rPr>
          <w:lang w:val="pt-BR"/>
        </w:rPr>
        <w:sectPr w:rsidR="00DB3EE7" w:rsidSect="003717CD">
          <w:headerReference w:type="even" r:id="rId10"/>
          <w:pgSz w:w="11900" w:h="16840" w:code="9"/>
          <w:pgMar w:top="1820" w:right="1639" w:bottom="1571" w:left="1701" w:header="709" w:footer="720" w:gutter="0"/>
          <w:cols w:space="720"/>
          <w:titlePg/>
          <w:docGrid w:linePitch="299"/>
        </w:sectPr>
      </w:pPr>
    </w:p>
    <w:p w14:paraId="1479F70C" w14:textId="77777777" w:rsidR="00DB3EE7" w:rsidRPr="00E82D49" w:rsidRDefault="00DB3EE7" w:rsidP="00DB3EE7">
      <w:pPr>
        <w:pStyle w:val="BasicParagraph"/>
        <w:ind w:firstLine="0"/>
        <w:rPr>
          <w:rFonts w:ascii="Arial" w:hAnsi="Arial" w:cs="Arial"/>
          <w:b/>
          <w:bCs/>
          <w:sz w:val="28"/>
          <w:szCs w:val="28"/>
          <w:lang w:val="pt-BR"/>
        </w:rPr>
      </w:pPr>
      <w:r w:rsidRPr="00E82D49">
        <w:rPr>
          <w:rFonts w:ascii="Arial" w:hAnsi="Arial" w:cs="Arial"/>
          <w:b/>
          <w:bCs/>
          <w:sz w:val="28"/>
          <w:szCs w:val="28"/>
          <w:lang w:val="pt-BR"/>
        </w:rPr>
        <w:lastRenderedPageBreak/>
        <w:t>Desafios à Prática Clínica Do Tratamento Crônico Da Neuralgia De Trigêmeo: Um Relato de Caso</w:t>
      </w:r>
    </w:p>
    <w:p w14:paraId="327C4B6D" w14:textId="6EFEB380" w:rsidR="00266973" w:rsidRPr="009217B4" w:rsidRDefault="00266973" w:rsidP="00C81291">
      <w:pPr>
        <w:pStyle w:val="BasicParagraph"/>
        <w:rPr>
          <w:lang w:val="pt-BR"/>
        </w:rPr>
      </w:pPr>
    </w:p>
    <w:p w14:paraId="65665700" w14:textId="50476E26" w:rsidR="00266973" w:rsidRPr="009217B4" w:rsidRDefault="00266973" w:rsidP="00C81291">
      <w:pPr>
        <w:pStyle w:val="BasicParagraph"/>
        <w:rPr>
          <w:lang w:val="pt-BR"/>
        </w:rPr>
      </w:pPr>
    </w:p>
    <w:p w14:paraId="222490CA" w14:textId="77777777" w:rsidR="00266973" w:rsidRPr="002F16D3" w:rsidRDefault="00266973" w:rsidP="00C81291">
      <w:pPr>
        <w:pStyle w:val="BasicParagraph"/>
        <w:rPr>
          <w:rFonts w:ascii="Arial" w:hAnsi="Arial" w:cs="Arial"/>
          <w:color w:val="000000" w:themeColor="text1"/>
          <w:lang w:val="pt-BR"/>
        </w:rPr>
      </w:pPr>
    </w:p>
    <w:p w14:paraId="6FD35D89" w14:textId="77777777" w:rsidR="00266973" w:rsidRPr="006F41FB" w:rsidRDefault="00266973" w:rsidP="00C81291">
      <w:pPr>
        <w:pStyle w:val="BasicParagraph"/>
        <w:rPr>
          <w:color w:val="FF0000"/>
          <w:szCs w:val="24"/>
          <w:lang w:val="pt-BR"/>
        </w:rPr>
      </w:pPr>
    </w:p>
    <w:p w14:paraId="69E83C0A" w14:textId="77777777" w:rsidR="00024449" w:rsidRPr="00024449" w:rsidRDefault="00024449" w:rsidP="00024449">
      <w:pPr>
        <w:spacing w:after="0" w:line="240" w:lineRule="auto"/>
        <w:ind w:left="0" w:right="0" w:firstLine="0"/>
        <w:jc w:val="left"/>
        <w:rPr>
          <w:rFonts w:ascii="Times New Roman" w:eastAsia="Times New Roman" w:hAnsi="Times New Roman" w:cs="Times New Roman"/>
          <w:color w:val="auto"/>
          <w:kern w:val="0"/>
          <w:sz w:val="24"/>
          <w:szCs w:val="24"/>
          <w14:ligatures w14:val="none"/>
        </w:rPr>
      </w:pPr>
    </w:p>
    <w:p w14:paraId="0D5437FC" w14:textId="2251C758" w:rsidR="00024449" w:rsidRPr="00024449" w:rsidRDefault="00024449" w:rsidP="001777DE">
      <w:pPr>
        <w:spacing w:after="200"/>
        <w:ind w:left="4536" w:right="0" w:firstLine="0"/>
        <w:rPr>
          <w:rFonts w:ascii="Times New Roman" w:eastAsia="Times New Roman" w:hAnsi="Times New Roman" w:cs="Times New Roman"/>
          <w:color w:val="auto"/>
          <w:kern w:val="0"/>
          <w:sz w:val="24"/>
          <w:szCs w:val="24"/>
          <w14:ligatures w14:val="none"/>
        </w:rPr>
      </w:pPr>
      <w:r>
        <w:rPr>
          <w:rFonts w:eastAsia="Times New Roman"/>
          <w:color w:val="000000"/>
          <w:kern w:val="0"/>
          <w:sz w:val="24"/>
          <w:szCs w:val="24"/>
          <w14:ligatures w14:val="none"/>
        </w:rPr>
        <w:t>Trabalho realizado</w:t>
      </w:r>
      <w:r w:rsidRPr="00024449">
        <w:rPr>
          <w:rFonts w:eastAsia="Times New Roman"/>
          <w:color w:val="000000"/>
          <w:kern w:val="0"/>
          <w:sz w:val="24"/>
          <w:szCs w:val="24"/>
          <w14:ligatures w14:val="none"/>
        </w:rPr>
        <w:t xml:space="preserve"> como pré-requisito para obtenção de equivalência de diploma em Mestrado Integrado de Medicina na </w:t>
      </w:r>
      <w:r>
        <w:rPr>
          <w:rFonts w:eastAsia="Times New Roman"/>
          <w:color w:val="000000"/>
          <w:kern w:val="0"/>
          <w:sz w:val="24"/>
          <w:szCs w:val="24"/>
          <w14:ligatures w14:val="none"/>
        </w:rPr>
        <w:t>Faculdade de Medicina da Universidade do Porto</w:t>
      </w:r>
      <w:r w:rsidR="001777DE">
        <w:rPr>
          <w:rFonts w:eastAsia="Times New Roman"/>
          <w:color w:val="000000"/>
          <w:kern w:val="0"/>
          <w:sz w:val="24"/>
          <w:szCs w:val="24"/>
          <w14:ligatures w14:val="none"/>
        </w:rPr>
        <w:t>.</w:t>
      </w:r>
    </w:p>
    <w:p w14:paraId="18F5A0EA" w14:textId="1ECE6D6C" w:rsidR="00745C5C" w:rsidRPr="002F16D3" w:rsidRDefault="00745C5C" w:rsidP="00745C5C">
      <w:pPr>
        <w:pStyle w:val="Default"/>
        <w:spacing w:line="480" w:lineRule="auto"/>
        <w:ind w:left="4536"/>
        <w:rPr>
          <w:rFonts w:ascii="Arial" w:hAnsi="Arial" w:cs="Arial"/>
          <w:color w:val="000000" w:themeColor="text1"/>
        </w:rPr>
      </w:pPr>
      <w:r w:rsidRPr="002F16D3">
        <w:rPr>
          <w:rFonts w:ascii="Arial" w:hAnsi="Arial" w:cs="Arial"/>
          <w:color w:val="000000" w:themeColor="text1"/>
        </w:rPr>
        <w:t>Autor</w:t>
      </w:r>
      <w:r>
        <w:rPr>
          <w:rFonts w:ascii="Arial" w:hAnsi="Arial" w:cs="Arial"/>
          <w:color w:val="000000" w:themeColor="text1"/>
        </w:rPr>
        <w:t xml:space="preserve">: </w:t>
      </w:r>
      <w:r w:rsidRPr="002F16D3">
        <w:rPr>
          <w:rFonts w:ascii="Arial" w:hAnsi="Arial" w:cs="Arial"/>
          <w:color w:val="000000" w:themeColor="text1"/>
        </w:rPr>
        <w:t>André Moreira Tavares</w:t>
      </w:r>
    </w:p>
    <w:p w14:paraId="222ADD11" w14:textId="77777777" w:rsidR="00745C5C" w:rsidRPr="002F16D3" w:rsidRDefault="00745C5C" w:rsidP="00745C5C">
      <w:pPr>
        <w:pStyle w:val="Default"/>
        <w:spacing w:line="480" w:lineRule="auto"/>
        <w:ind w:left="4536"/>
        <w:rPr>
          <w:rFonts w:ascii="Arial" w:hAnsi="Arial" w:cs="Arial"/>
          <w:color w:val="000000" w:themeColor="text1"/>
        </w:rPr>
      </w:pPr>
      <w:r w:rsidRPr="002F16D3">
        <w:rPr>
          <w:rFonts w:ascii="Arial" w:hAnsi="Arial" w:cs="Arial"/>
          <w:color w:val="000000" w:themeColor="text1"/>
        </w:rPr>
        <w:t>andretavares@icloud.com</w:t>
      </w:r>
    </w:p>
    <w:p w14:paraId="72F464AF" w14:textId="77777777" w:rsidR="00024449" w:rsidRPr="00024449" w:rsidRDefault="00024449" w:rsidP="00024449">
      <w:pPr>
        <w:spacing w:after="0" w:line="240" w:lineRule="auto"/>
        <w:ind w:left="0" w:right="0" w:firstLine="0"/>
        <w:jc w:val="left"/>
        <w:rPr>
          <w:rFonts w:ascii="Times New Roman" w:eastAsia="Times New Roman" w:hAnsi="Times New Roman" w:cs="Times New Roman"/>
          <w:color w:val="auto"/>
          <w:kern w:val="0"/>
          <w:sz w:val="24"/>
          <w:szCs w:val="24"/>
          <w14:ligatures w14:val="none"/>
        </w:rPr>
      </w:pPr>
    </w:p>
    <w:p w14:paraId="1AB84DE7" w14:textId="77777777" w:rsidR="00266973" w:rsidRPr="006F41FB" w:rsidRDefault="00266973" w:rsidP="00C81291">
      <w:pPr>
        <w:pStyle w:val="BasicParagraph"/>
        <w:rPr>
          <w:color w:val="FF0000"/>
          <w:szCs w:val="24"/>
          <w:lang w:val="pt-BR"/>
        </w:rPr>
      </w:pPr>
    </w:p>
    <w:p w14:paraId="3774798C" w14:textId="5213C4DC" w:rsidR="00DB3EE7" w:rsidRPr="002F16D3" w:rsidRDefault="00DB3EE7" w:rsidP="002F16D3">
      <w:pPr>
        <w:pStyle w:val="NormalWeb"/>
        <w:shd w:val="clear" w:color="auto" w:fill="FFFFFF"/>
        <w:spacing w:line="360" w:lineRule="auto"/>
        <w:jc w:val="both"/>
        <w:rPr>
          <w:rFonts w:ascii="Arial" w:hAnsi="Arial" w:cs="Arial"/>
        </w:rPr>
        <w:sectPr w:rsidR="00DB3EE7" w:rsidRPr="002F16D3" w:rsidSect="009A02DE">
          <w:pgSz w:w="11900" w:h="16840"/>
          <w:pgMar w:top="1821" w:right="1641" w:bottom="1569" w:left="1700" w:header="711" w:footer="720" w:gutter="0"/>
          <w:cols w:space="720"/>
        </w:sectPr>
      </w:pPr>
    </w:p>
    <w:p w14:paraId="328773B7" w14:textId="77777777" w:rsidR="00E82D49" w:rsidRPr="00C15BBF" w:rsidRDefault="00E82D49" w:rsidP="00E82D49">
      <w:pPr>
        <w:ind w:firstLine="0"/>
        <w:rPr>
          <w:b/>
          <w:bCs/>
          <w:sz w:val="28"/>
          <w:szCs w:val="28"/>
          <w:lang w:val="pt-PT"/>
        </w:rPr>
      </w:pPr>
      <w:r w:rsidRPr="00C15BBF">
        <w:rPr>
          <w:b/>
          <w:bCs/>
          <w:sz w:val="28"/>
          <w:szCs w:val="28"/>
          <w:lang w:val="pt-PT"/>
        </w:rPr>
        <w:lastRenderedPageBreak/>
        <w:t>Desafios à Prática Clínica do Tratamento</w:t>
      </w:r>
      <w:r>
        <w:rPr>
          <w:b/>
          <w:bCs/>
          <w:sz w:val="28"/>
          <w:szCs w:val="28"/>
          <w:lang w:val="pt-PT"/>
        </w:rPr>
        <w:t xml:space="preserve"> </w:t>
      </w:r>
      <w:r w:rsidRPr="00C15BBF">
        <w:rPr>
          <w:b/>
          <w:bCs/>
          <w:sz w:val="28"/>
          <w:szCs w:val="28"/>
          <w:lang w:val="pt-PT"/>
        </w:rPr>
        <w:t>da Neuralgia de Trigêmeo: Um Relato De Caso</w:t>
      </w:r>
    </w:p>
    <w:p w14:paraId="116EF100" w14:textId="77777777" w:rsidR="00E82D49" w:rsidRDefault="00E82D49" w:rsidP="00E82D49">
      <w:pPr>
        <w:jc w:val="center"/>
        <w:rPr>
          <w:lang w:val="pt-PT"/>
        </w:rPr>
      </w:pPr>
    </w:p>
    <w:p w14:paraId="68204558" w14:textId="77777777" w:rsidR="00E82D49" w:rsidRPr="004A7E5C" w:rsidRDefault="00E82D49" w:rsidP="00E82D49">
      <w:pPr>
        <w:rPr>
          <w:rFonts w:ascii="Helvetica" w:hAnsi="Helvetica"/>
          <w:b/>
          <w:bCs/>
        </w:rPr>
      </w:pPr>
    </w:p>
    <w:p w14:paraId="441C2B2A" w14:textId="77777777" w:rsidR="00E82D49" w:rsidRPr="003717CD" w:rsidRDefault="00E82D49" w:rsidP="00E82D49">
      <w:pPr>
        <w:jc w:val="center"/>
      </w:pPr>
    </w:p>
    <w:p w14:paraId="07B0B74A" w14:textId="77777777" w:rsidR="00E82D49" w:rsidRPr="003717CD" w:rsidRDefault="00E82D49" w:rsidP="00E82D49">
      <w:pPr>
        <w:jc w:val="center"/>
      </w:pPr>
    </w:p>
    <w:p w14:paraId="21743ADF" w14:textId="77777777" w:rsidR="00E82D49" w:rsidRPr="003717CD" w:rsidRDefault="00E82D49" w:rsidP="00E82D49">
      <w:pPr>
        <w:jc w:val="center"/>
      </w:pPr>
    </w:p>
    <w:p w14:paraId="03033E34" w14:textId="77777777" w:rsidR="00E82D49" w:rsidRPr="003717CD" w:rsidRDefault="00E82D49" w:rsidP="00E82D49">
      <w:pPr>
        <w:jc w:val="center"/>
      </w:pPr>
    </w:p>
    <w:p w14:paraId="2E76056B" w14:textId="77777777" w:rsidR="00E82D49" w:rsidRPr="003717CD" w:rsidRDefault="00E82D49" w:rsidP="00E82D49">
      <w:pPr>
        <w:jc w:val="center"/>
      </w:pPr>
    </w:p>
    <w:p w14:paraId="00BA9A04" w14:textId="77777777" w:rsidR="00E82D49" w:rsidRPr="003717CD" w:rsidRDefault="00E82D49" w:rsidP="00E82D49">
      <w:pPr>
        <w:jc w:val="center"/>
      </w:pPr>
    </w:p>
    <w:p w14:paraId="11B34227" w14:textId="21E7B0A4" w:rsidR="00E82D49" w:rsidRPr="003717CD" w:rsidRDefault="00E82D49" w:rsidP="00E82D49">
      <w:pPr>
        <w:jc w:val="center"/>
      </w:pPr>
      <w:r>
        <w:rPr>
          <w:noProof/>
          <w:lang w:val="en-US"/>
        </w:rPr>
        <mc:AlternateContent>
          <mc:Choice Requires="wps">
            <w:drawing>
              <wp:anchor distT="0" distB="0" distL="114300" distR="114300" simplePos="0" relativeHeight="251663360" behindDoc="0" locked="0" layoutInCell="1" allowOverlap="1" wp14:anchorId="50704AE9" wp14:editId="04002D06">
                <wp:simplePos x="0" y="0"/>
                <wp:positionH relativeFrom="column">
                  <wp:posOffset>2607310</wp:posOffset>
                </wp:positionH>
                <wp:positionV relativeFrom="paragraph">
                  <wp:posOffset>219075</wp:posOffset>
                </wp:positionV>
                <wp:extent cx="3089563" cy="0"/>
                <wp:effectExtent l="0" t="0" r="0" b="0"/>
                <wp:wrapNone/>
                <wp:docPr id="2" name="Conector reto 2"/>
                <wp:cNvGraphicFramePr/>
                <a:graphic xmlns:a="http://schemas.openxmlformats.org/drawingml/2006/main">
                  <a:graphicData uri="http://schemas.microsoft.com/office/word/2010/wordprocessingShape">
                    <wps:wsp>
                      <wps:cNvCnPr/>
                      <wps:spPr>
                        <a:xfrm flipH="1">
                          <a:off x="0" y="0"/>
                          <a:ext cx="3089563"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050736E" id="Conector reto 2"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205.3pt,17.25pt" to="448.5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" strokecolor="black [3200]" strokeweight=".5pt">
                <v:stroke joinstyle="miter"/>
              </v:line>
            </w:pict>
          </mc:Fallback>
        </mc:AlternateContent>
      </w:r>
    </w:p>
    <w:p w14:paraId="306C808B" w14:textId="5425C126" w:rsidR="00E82D49" w:rsidRDefault="00E82D49" w:rsidP="00E82D49">
      <w:pPr>
        <w:jc w:val="right"/>
        <w:rPr>
          <w:sz w:val="24"/>
          <w:lang w:val="pt-PT"/>
        </w:rPr>
      </w:pPr>
      <w:r w:rsidRPr="00266973">
        <w:rPr>
          <w:b/>
          <w:bCs/>
        </w:rPr>
        <w:t xml:space="preserve">Autor | </w:t>
      </w:r>
      <w:r w:rsidRPr="001D3E5A">
        <w:t>André Moreira Tavares</w:t>
      </w:r>
    </w:p>
    <w:p w14:paraId="00DFBDE5" w14:textId="77777777" w:rsidR="00E82D49" w:rsidRDefault="00E82D49" w:rsidP="00E82D49">
      <w:pPr>
        <w:jc w:val="right"/>
        <w:rPr>
          <w:sz w:val="24"/>
          <w:lang w:val="pt-PT"/>
        </w:rPr>
      </w:pPr>
    </w:p>
    <w:p w14:paraId="2284B0E4" w14:textId="77777777" w:rsidR="00E82D49" w:rsidRDefault="00E82D49" w:rsidP="00E82D49">
      <w:pPr>
        <w:jc w:val="center"/>
        <w:rPr>
          <w:lang w:val="pt-PT"/>
        </w:rPr>
      </w:pPr>
    </w:p>
    <w:p w14:paraId="57645A12" w14:textId="77777777" w:rsidR="00DB3EE7" w:rsidRPr="00E82D49" w:rsidRDefault="00DB3EE7" w:rsidP="00DB3EE7">
      <w:pPr>
        <w:pStyle w:val="BasicParagraph"/>
        <w:ind w:left="0" w:firstLine="0"/>
        <w:rPr>
          <w:lang w:val="pt-PT"/>
        </w:rPr>
      </w:pPr>
    </w:p>
    <w:p w14:paraId="03D8BB44" w14:textId="77777777" w:rsidR="00266973" w:rsidRPr="009217B4" w:rsidRDefault="00266973" w:rsidP="00C81291">
      <w:pPr>
        <w:pStyle w:val="BasicParagraph"/>
        <w:rPr>
          <w:lang w:val="pt-BR"/>
        </w:rPr>
      </w:pPr>
    </w:p>
    <w:p w14:paraId="2C94D61A" w14:textId="77777777" w:rsidR="00266973" w:rsidRPr="009217B4" w:rsidRDefault="00266973" w:rsidP="00C81291">
      <w:pPr>
        <w:pStyle w:val="BasicParagraph"/>
        <w:rPr>
          <w:lang w:val="pt-BR"/>
        </w:rPr>
      </w:pPr>
    </w:p>
    <w:p w14:paraId="64E67856" w14:textId="77777777" w:rsidR="00266973" w:rsidRPr="009217B4" w:rsidRDefault="00266973" w:rsidP="00C81291">
      <w:pPr>
        <w:pStyle w:val="BasicParagraph"/>
        <w:rPr>
          <w:lang w:val="pt-BR"/>
        </w:rPr>
      </w:pPr>
    </w:p>
    <w:p w14:paraId="78A373B9" w14:textId="77777777" w:rsidR="00266973" w:rsidRPr="009217B4" w:rsidRDefault="00266973" w:rsidP="00C81291">
      <w:pPr>
        <w:pStyle w:val="BasicParagraph"/>
        <w:rPr>
          <w:lang w:val="pt-BR"/>
        </w:rPr>
      </w:pPr>
    </w:p>
    <w:p w14:paraId="319B8368" w14:textId="77777777" w:rsidR="00266973" w:rsidRPr="009217B4" w:rsidRDefault="00266973" w:rsidP="00C81291">
      <w:pPr>
        <w:pStyle w:val="BasicParagraph"/>
        <w:rPr>
          <w:lang w:val="pt-BR"/>
        </w:rPr>
      </w:pPr>
    </w:p>
    <w:p w14:paraId="360D08B8" w14:textId="77777777" w:rsidR="00266973" w:rsidRPr="009217B4" w:rsidRDefault="00266973" w:rsidP="00C81291">
      <w:pPr>
        <w:pStyle w:val="BasicParagraph"/>
        <w:rPr>
          <w:lang w:val="pt-BR"/>
        </w:rPr>
      </w:pPr>
    </w:p>
    <w:p w14:paraId="2D144FD0" w14:textId="77777777" w:rsidR="00266973" w:rsidRPr="009217B4" w:rsidRDefault="00266973" w:rsidP="00C81291">
      <w:pPr>
        <w:pStyle w:val="BasicParagraph"/>
        <w:rPr>
          <w:lang w:val="pt-BR"/>
        </w:rPr>
      </w:pPr>
    </w:p>
    <w:p w14:paraId="7F46B7A6" w14:textId="77777777" w:rsidR="00266973" w:rsidRPr="009217B4" w:rsidRDefault="00266973" w:rsidP="00C81291">
      <w:pPr>
        <w:pStyle w:val="BasicParagraph"/>
        <w:rPr>
          <w:lang w:val="pt-BR"/>
        </w:rPr>
      </w:pPr>
    </w:p>
    <w:p w14:paraId="57005A62" w14:textId="77777777" w:rsidR="00266973" w:rsidRPr="009217B4" w:rsidRDefault="00266973" w:rsidP="00C81291">
      <w:pPr>
        <w:pStyle w:val="BasicParagraph"/>
        <w:rPr>
          <w:lang w:val="pt-BR"/>
        </w:rPr>
      </w:pPr>
    </w:p>
    <w:p w14:paraId="43983DD7" w14:textId="77777777" w:rsidR="00266973" w:rsidRPr="009217B4" w:rsidRDefault="00266973" w:rsidP="00C81291">
      <w:pPr>
        <w:pStyle w:val="BasicParagraph"/>
        <w:rPr>
          <w:lang w:val="pt-BR"/>
        </w:rPr>
      </w:pPr>
    </w:p>
    <w:p w14:paraId="42892B96" w14:textId="0A149DFF" w:rsidR="00266973" w:rsidRDefault="00266973" w:rsidP="00C81291">
      <w:pPr>
        <w:pStyle w:val="BasicParagraph"/>
        <w:rPr>
          <w:lang w:val="pt-BR"/>
        </w:rPr>
      </w:pPr>
    </w:p>
    <w:p w14:paraId="53FDF6B5" w14:textId="50EE6B00" w:rsidR="00E82D49" w:rsidRDefault="00E82D49" w:rsidP="00C81291">
      <w:pPr>
        <w:pStyle w:val="BasicParagraph"/>
        <w:rPr>
          <w:lang w:val="pt-BR"/>
        </w:rPr>
      </w:pPr>
    </w:p>
    <w:p w14:paraId="658BB265" w14:textId="3B47ACE6" w:rsidR="00E82D49" w:rsidRDefault="00E82D49" w:rsidP="00C81291">
      <w:pPr>
        <w:pStyle w:val="BasicParagraph"/>
        <w:rPr>
          <w:lang w:val="pt-BR"/>
        </w:rPr>
      </w:pPr>
    </w:p>
    <w:p w14:paraId="47C0D616" w14:textId="4BE1DE5C" w:rsidR="00E82D49" w:rsidRDefault="00E82D49" w:rsidP="00C81291">
      <w:pPr>
        <w:pStyle w:val="BasicParagraph"/>
        <w:rPr>
          <w:lang w:val="pt-BR"/>
        </w:rPr>
      </w:pPr>
    </w:p>
    <w:p w14:paraId="2359E21A" w14:textId="77777777" w:rsidR="00266973" w:rsidRPr="00E82D49" w:rsidRDefault="00266973" w:rsidP="00E82D49">
      <w:pPr>
        <w:pStyle w:val="BasicParagraph"/>
        <w:jc w:val="center"/>
        <w:rPr>
          <w:rFonts w:ascii="Arial" w:hAnsi="Arial" w:cs="Arial"/>
          <w:lang w:val="pt-BR"/>
        </w:rPr>
      </w:pPr>
    </w:p>
    <w:p w14:paraId="4A43B34C" w14:textId="2C6D4E2B" w:rsidR="00266973" w:rsidRPr="00E82D49" w:rsidRDefault="00E82D49" w:rsidP="00E82D49">
      <w:pPr>
        <w:pStyle w:val="BasicParagraph"/>
        <w:jc w:val="center"/>
        <w:rPr>
          <w:rFonts w:ascii="Arial" w:hAnsi="Arial" w:cs="Arial"/>
          <w:lang w:val="pt-BR"/>
        </w:rPr>
      </w:pPr>
      <w:r w:rsidRPr="003717CD">
        <w:rPr>
          <w:rFonts w:ascii="Arial" w:hAnsi="Arial" w:cs="Arial"/>
          <w:sz w:val="22"/>
          <w:lang w:val="pt-BR"/>
        </w:rPr>
        <w:t>Porto, novembro de 2023</w:t>
      </w:r>
    </w:p>
    <w:p w14:paraId="224238C3" w14:textId="77777777" w:rsidR="00266973" w:rsidRPr="009217B4" w:rsidRDefault="00266973" w:rsidP="00C81291">
      <w:pPr>
        <w:pStyle w:val="BasicParagraph"/>
        <w:rPr>
          <w:lang w:val="pt-BR"/>
        </w:rPr>
      </w:pPr>
    </w:p>
    <w:p w14:paraId="6188559F" w14:textId="280CEBF0" w:rsidR="00E82D49" w:rsidRPr="003717CD" w:rsidRDefault="00266973" w:rsidP="00E82D49">
      <w:pPr>
        <w:pStyle w:val="BasicParagraph"/>
        <w:rPr>
          <w:lang w:val="pt-BR"/>
        </w:rPr>
      </w:pPr>
      <w:r w:rsidRPr="009217B4">
        <w:rPr>
          <w:lang w:val="pt-BR"/>
        </w:rPr>
        <w:softHyphen/>
      </w:r>
    </w:p>
    <w:p w14:paraId="12C426E3" w14:textId="77777777" w:rsidR="00E82D49" w:rsidRDefault="00E82D49" w:rsidP="00C81291">
      <w:pPr>
        <w:sectPr w:rsidR="00E82D49" w:rsidSect="009A02DE">
          <w:pgSz w:w="11900" w:h="16840"/>
          <w:pgMar w:top="1821" w:right="1641" w:bottom="1569" w:left="1700" w:header="711" w:footer="720" w:gutter="0"/>
          <w:cols w:space="720"/>
        </w:sectPr>
      </w:pPr>
    </w:p>
    <w:p w14:paraId="5473D601" w14:textId="785C873B" w:rsidR="001D3E5A" w:rsidRPr="00E82D49" w:rsidRDefault="00760A57" w:rsidP="00C81291">
      <w:pPr>
        <w:rPr>
          <w:b/>
          <w:bCs/>
        </w:rPr>
      </w:pPr>
      <w:r w:rsidRPr="00E82D49">
        <w:rPr>
          <w:b/>
          <w:bCs/>
        </w:rPr>
        <w:lastRenderedPageBreak/>
        <w:t>Agradecimentos</w:t>
      </w:r>
    </w:p>
    <w:p w14:paraId="3EB86A15" w14:textId="43CA8776" w:rsidR="00760A57" w:rsidRDefault="00760A57" w:rsidP="00C81291"/>
    <w:p w14:paraId="42C6ABAB" w14:textId="0B963058"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 xml:space="preserve">Agradeço </w:t>
      </w:r>
      <w:r>
        <w:rPr>
          <w:rFonts w:ascii="Helvetica" w:hAnsi="Helvetica"/>
          <w:color w:val="000000"/>
          <w:shd w:val="clear" w:color="auto" w:fill="FFFFFF"/>
        </w:rPr>
        <w:t xml:space="preserve">em primeiro </w:t>
      </w:r>
      <w:r w:rsidR="00021731">
        <w:rPr>
          <w:rFonts w:ascii="Helvetica" w:hAnsi="Helvetica"/>
          <w:color w:val="000000"/>
          <w:shd w:val="clear" w:color="auto" w:fill="FFFFFF"/>
        </w:rPr>
        <w:t xml:space="preserve">lugar </w:t>
      </w:r>
      <w:r w:rsidR="00021731" w:rsidRPr="000040E5">
        <w:rPr>
          <w:rFonts w:ascii="Helvetica" w:hAnsi="Helvetica"/>
          <w:color w:val="000000"/>
          <w:shd w:val="clear" w:color="auto" w:fill="FFFFFF"/>
        </w:rPr>
        <w:t>a</w:t>
      </w:r>
      <w:r w:rsidR="002F16D3">
        <w:rPr>
          <w:rFonts w:ascii="Helvetica" w:hAnsi="Helvetica"/>
          <w:color w:val="000000"/>
          <w:shd w:val="clear" w:color="auto" w:fill="FFFFFF"/>
        </w:rPr>
        <w:t xml:space="preserve"> Deus</w:t>
      </w:r>
      <w:r w:rsidRPr="000040E5">
        <w:rPr>
          <w:rFonts w:ascii="Helvetica" w:hAnsi="Helvetica"/>
          <w:color w:val="000000"/>
          <w:shd w:val="clear" w:color="auto" w:fill="FFFFFF"/>
        </w:rPr>
        <w:t xml:space="preserve"> </w:t>
      </w:r>
      <w:r w:rsidR="004F2861">
        <w:rPr>
          <w:rFonts w:ascii="Helvetica" w:hAnsi="Helvetica"/>
          <w:color w:val="000000"/>
          <w:shd w:val="clear" w:color="auto" w:fill="FFFFFF"/>
        </w:rPr>
        <w:t>que me inspira e acompanha em cada conquista e tropeço ao longo da minha vida</w:t>
      </w:r>
      <w:r w:rsidRPr="000040E5">
        <w:rPr>
          <w:rFonts w:ascii="Helvetica" w:hAnsi="Helvetica"/>
          <w:color w:val="000000"/>
          <w:shd w:val="clear" w:color="auto" w:fill="FFFFFF"/>
        </w:rPr>
        <w:t xml:space="preserve">. Agradeço </w:t>
      </w:r>
      <w:r w:rsidRPr="000040E5">
        <w:rPr>
          <w:rFonts w:ascii="Helvetica" w:hAnsi="Helvetica"/>
        </w:rPr>
        <w:t>ao Instituto Israelita de Ensino e Pesquisa (IIEP)Albert Einstein</w:t>
      </w:r>
      <w:r w:rsidRPr="000040E5">
        <w:rPr>
          <w:rFonts w:ascii="Helvetica" w:hAnsi="Helvetica"/>
          <w:color w:val="000000"/>
          <w:shd w:val="clear" w:color="auto" w:fill="FFFFFF"/>
        </w:rPr>
        <w:t xml:space="preserve">, que me </w:t>
      </w:r>
      <w:r w:rsidR="00996AD5">
        <w:rPr>
          <w:rFonts w:ascii="Helvetica" w:hAnsi="Helvetica"/>
          <w:color w:val="000000"/>
          <w:shd w:val="clear" w:color="auto" w:fill="FFFFFF"/>
        </w:rPr>
        <w:t>possibilito</w:t>
      </w:r>
      <w:r w:rsidR="00AC2C3C">
        <w:rPr>
          <w:rFonts w:ascii="Helvetica" w:hAnsi="Helvetica"/>
          <w:color w:val="000000"/>
          <w:shd w:val="clear" w:color="auto" w:fill="FFFFFF"/>
        </w:rPr>
        <w:t>u adquirir</w:t>
      </w:r>
      <w:r w:rsidRPr="000040E5">
        <w:rPr>
          <w:rFonts w:ascii="Helvetica" w:hAnsi="Helvetica"/>
          <w:color w:val="000000"/>
          <w:shd w:val="clear" w:color="auto" w:fill="FFFFFF"/>
        </w:rPr>
        <w:t xml:space="preserve"> o conhecimento para concluir este trabalho. Agradeço ao professor </w:t>
      </w:r>
      <w:r w:rsidR="002F16D3">
        <w:rPr>
          <w:rFonts w:ascii="Helvetica" w:hAnsi="Helvetica"/>
          <w:color w:val="000000"/>
          <w:shd w:val="clear" w:color="auto" w:fill="FFFFFF"/>
        </w:rPr>
        <w:t xml:space="preserve">Dr. </w:t>
      </w:r>
      <w:r w:rsidR="002F16D3" w:rsidRPr="00F07B6E">
        <w:rPr>
          <w:rFonts w:ascii="Helvetica" w:hAnsi="Helvetica"/>
          <w:color w:val="auto"/>
        </w:rPr>
        <w:t xml:space="preserve">Francisco Carlos </w:t>
      </w:r>
      <w:proofErr w:type="spellStart"/>
      <w:r w:rsidR="002F16D3" w:rsidRPr="00F07B6E">
        <w:rPr>
          <w:rFonts w:ascii="Helvetica" w:hAnsi="Helvetica"/>
          <w:color w:val="auto"/>
        </w:rPr>
        <w:t>Obata</w:t>
      </w:r>
      <w:proofErr w:type="spellEnd"/>
      <w:r w:rsidR="002F16D3" w:rsidRPr="00F07B6E">
        <w:rPr>
          <w:rFonts w:ascii="Helvetica" w:hAnsi="Helvetica"/>
          <w:color w:val="auto"/>
        </w:rPr>
        <w:t xml:space="preserve"> </w:t>
      </w:r>
      <w:proofErr w:type="spellStart"/>
      <w:r w:rsidR="002F16D3" w:rsidRPr="00F07B6E">
        <w:rPr>
          <w:rFonts w:ascii="Helvetica" w:hAnsi="Helvetica"/>
          <w:color w:val="auto"/>
        </w:rPr>
        <w:t>Cordon</w:t>
      </w:r>
      <w:proofErr w:type="spellEnd"/>
      <w:r w:rsidR="002F16D3" w:rsidRPr="000040E5">
        <w:rPr>
          <w:rFonts w:ascii="Helvetica" w:hAnsi="Helvetica"/>
          <w:color w:val="000000"/>
          <w:shd w:val="clear" w:color="auto" w:fill="FFFFFF"/>
        </w:rPr>
        <w:t xml:space="preserve"> </w:t>
      </w:r>
      <w:r w:rsidRPr="000040E5">
        <w:rPr>
          <w:rFonts w:ascii="Helvetica" w:hAnsi="Helvetica"/>
          <w:color w:val="000000"/>
          <w:shd w:val="clear" w:color="auto" w:fill="FFFFFF"/>
        </w:rPr>
        <w:t>p</w:t>
      </w:r>
      <w:r w:rsidR="00086266">
        <w:rPr>
          <w:rFonts w:ascii="Helvetica" w:hAnsi="Helvetica"/>
          <w:color w:val="000000"/>
          <w:shd w:val="clear" w:color="auto" w:fill="FFFFFF"/>
        </w:rPr>
        <w:t xml:space="preserve">elo </w:t>
      </w:r>
      <w:r w:rsidRPr="000040E5">
        <w:rPr>
          <w:rFonts w:ascii="Helvetica" w:hAnsi="Helvetica"/>
          <w:color w:val="000000"/>
          <w:shd w:val="clear" w:color="auto" w:fill="FFFFFF"/>
        </w:rPr>
        <w:t>auxílio</w:t>
      </w:r>
      <w:r w:rsidR="00FD3B35">
        <w:rPr>
          <w:rFonts w:ascii="Helvetica" w:hAnsi="Helvetica"/>
          <w:color w:val="000000"/>
          <w:shd w:val="clear" w:color="auto" w:fill="FFFFFF"/>
        </w:rPr>
        <w:t xml:space="preserve"> necessário</w:t>
      </w:r>
      <w:r w:rsidR="00CD2486">
        <w:rPr>
          <w:rFonts w:ascii="Helvetica" w:hAnsi="Helvetica"/>
          <w:color w:val="000000"/>
          <w:shd w:val="clear" w:color="auto" w:fill="FFFFFF"/>
        </w:rPr>
        <w:t xml:space="preserve">, aos </w:t>
      </w:r>
      <w:r w:rsidRPr="000040E5">
        <w:rPr>
          <w:rFonts w:ascii="Helvetica" w:hAnsi="Helvetica"/>
          <w:color w:val="000000"/>
          <w:shd w:val="clear" w:color="auto" w:fill="FFFFFF"/>
        </w:rPr>
        <w:t>meus familiares e a todos que fizeram parte direta ou indiretamente deste trabalho.</w:t>
      </w:r>
    </w:p>
    <w:p w14:paraId="5AB4A552" w14:textId="77777777" w:rsidR="004F5765" w:rsidRPr="000040E5" w:rsidRDefault="004F5765" w:rsidP="004F5765">
      <w:pPr>
        <w:rPr>
          <w:rFonts w:ascii="Helvetica" w:hAnsi="Helvetica"/>
          <w:color w:val="000000"/>
          <w:shd w:val="clear" w:color="auto" w:fill="FFFFFF"/>
        </w:rPr>
      </w:pPr>
    </w:p>
    <w:p w14:paraId="5F3731B3" w14:textId="77777777" w:rsidR="004F5765" w:rsidRPr="000040E5" w:rsidRDefault="004F5765" w:rsidP="004F5765">
      <w:pPr>
        <w:rPr>
          <w:rFonts w:ascii="Helvetica" w:hAnsi="Helvetica"/>
          <w:color w:val="000000"/>
          <w:shd w:val="clear" w:color="auto" w:fill="FFFFFF"/>
        </w:rPr>
      </w:pPr>
    </w:p>
    <w:p w14:paraId="637A83FB" w14:textId="77777777" w:rsidR="004F5765" w:rsidRPr="000040E5" w:rsidRDefault="004F5765" w:rsidP="004F5765">
      <w:pPr>
        <w:rPr>
          <w:rFonts w:ascii="Helvetica" w:hAnsi="Helvetica"/>
          <w:color w:val="000000"/>
          <w:shd w:val="clear" w:color="auto" w:fill="FFFFFF"/>
        </w:rPr>
      </w:pPr>
      <w:r w:rsidRPr="000040E5">
        <w:rPr>
          <w:rFonts w:ascii="Helvetica" w:hAnsi="Helvetica"/>
          <w:color w:val="000000"/>
          <w:shd w:val="clear" w:color="auto" w:fill="FFFFFF"/>
        </w:rPr>
        <w:t>“Não confunda derrotas com fracasso, nem vitórias com sucesso. Na vida de um campeão sempre haverá algumas derrotas, assim como na vida de um perdedor sempre haverá vitórias. A diferença é que, enquanto os campeões crescem nas derrotas, os perdedores se acomodam nas vitórias.”</w:t>
      </w:r>
    </w:p>
    <w:p w14:paraId="6E2619DC" w14:textId="77777777" w:rsidR="004F5765" w:rsidRPr="000040E5" w:rsidRDefault="004F5765" w:rsidP="004F5765">
      <w:pPr>
        <w:jc w:val="right"/>
        <w:rPr>
          <w:rFonts w:ascii="Helvetica" w:hAnsi="Helvetica"/>
        </w:rPr>
      </w:pPr>
      <w:r w:rsidRPr="000040E5">
        <w:rPr>
          <w:rFonts w:ascii="Helvetica" w:hAnsi="Helvetica"/>
          <w:color w:val="000000"/>
          <w:shd w:val="clear" w:color="auto" w:fill="FFFFFF"/>
        </w:rPr>
        <w:t>Roberto Shinyashiki</w:t>
      </w:r>
    </w:p>
    <w:p w14:paraId="22C6EEE2" w14:textId="77777777" w:rsidR="009A02DE" w:rsidRDefault="00760A57" w:rsidP="00C81291">
      <w:pPr>
        <w:sectPr w:rsidR="009A02DE" w:rsidSect="009A02DE">
          <w:pgSz w:w="11900" w:h="16840"/>
          <w:pgMar w:top="1418" w:right="1134" w:bottom="1418" w:left="1134" w:header="711" w:footer="720" w:gutter="0"/>
          <w:cols w:space="720"/>
          <w:docGrid w:linePitch="299"/>
        </w:sectPr>
      </w:pPr>
      <w:r>
        <w:br w:type="page"/>
      </w:r>
    </w:p>
    <w:p w14:paraId="290C762C" w14:textId="63DF1517" w:rsidR="00760A57" w:rsidRPr="00435724" w:rsidRDefault="00760A57" w:rsidP="00435724">
      <w:pPr>
        <w:ind w:left="0" w:firstLine="0"/>
        <w:rPr>
          <w:b/>
          <w:bCs/>
          <w:lang w:val="pt-PT"/>
        </w:rPr>
      </w:pPr>
      <w:r w:rsidRPr="009217B4">
        <w:rPr>
          <w:b/>
          <w:bCs/>
          <w:lang w:val="pt-PT"/>
        </w:rPr>
        <w:lastRenderedPageBreak/>
        <w:t>RESUMO</w:t>
      </w:r>
    </w:p>
    <w:p w14:paraId="209488F5" w14:textId="4846AF93" w:rsidR="00760A57" w:rsidRDefault="00E82D49" w:rsidP="00435724">
      <w:pPr>
        <w:pStyle w:val="paragraph"/>
        <w:spacing w:line="360" w:lineRule="auto"/>
        <w:ind w:left="0" w:firstLine="0"/>
        <w:rPr>
          <w:rStyle w:val="eop"/>
          <w:rFonts w:ascii="Helvetica" w:hAnsi="Helvetica" w:cs="Segoe UI"/>
        </w:rPr>
      </w:pPr>
      <w:r>
        <w:rPr>
          <w:rStyle w:val="normaltextrun"/>
          <w:rFonts w:ascii="Helvetica" w:hAnsi="Helvetica" w:cs="Segoe UI"/>
          <w:b/>
          <w:bCs/>
        </w:rPr>
        <w:t xml:space="preserve">Introdução: </w:t>
      </w:r>
      <w:r w:rsidR="00760A57">
        <w:rPr>
          <w:rStyle w:val="normaltextrun"/>
          <w:rFonts w:ascii="Helvetica" w:hAnsi="Helvetica" w:cs="Segoe UI"/>
        </w:rPr>
        <w:t xml:space="preserve">A Neuralgia do Trigêmeo (NT) é caracterizada por dores similares a choques elétricos, breves, unilaterais e recorrentes, de início e término abruptos, limitadas à distribuição de uma ou mais divisões do nervo trigêmeo e desencadeadas por estímulos </w:t>
      </w:r>
      <w:proofErr w:type="gramStart"/>
      <w:r w:rsidR="00760A57">
        <w:rPr>
          <w:rStyle w:val="normaltextrun"/>
          <w:rFonts w:ascii="Helvetica" w:hAnsi="Helvetica" w:cs="Segoe UI"/>
        </w:rPr>
        <w:t>inócuos</w:t>
      </w:r>
      <w:proofErr w:type="gramEnd"/>
      <w:r w:rsidR="00760A57">
        <w:rPr>
          <w:rStyle w:val="normaltextrun"/>
          <w:rFonts w:ascii="Helvetica" w:hAnsi="Helvetica" w:cs="Segoe UI"/>
        </w:rPr>
        <w:t xml:space="preserve"> como a mastigar, coçar e lavar o rosto, escovar os dentes e falar.</w:t>
      </w:r>
      <w:r w:rsidR="00760A57">
        <w:rPr>
          <w:rStyle w:val="eop"/>
          <w:rFonts w:ascii="Helvetica" w:hAnsi="Helvetica" w:cs="Segoe UI"/>
        </w:rPr>
        <w:t> </w:t>
      </w:r>
      <w:r>
        <w:rPr>
          <w:rStyle w:val="eop"/>
          <w:rFonts w:ascii="Helvetica" w:hAnsi="Helvetica" w:cs="Segoe UI"/>
          <w:b/>
          <w:bCs/>
        </w:rPr>
        <w:t xml:space="preserve">Objetivo: </w:t>
      </w:r>
      <w:r w:rsidRPr="00E82D49">
        <w:rPr>
          <w:rStyle w:val="eop"/>
          <w:rFonts w:ascii="Helvetica" w:hAnsi="Helvetica" w:cs="Segoe UI"/>
        </w:rPr>
        <w:t>Descrever</w:t>
      </w:r>
      <w:r>
        <w:rPr>
          <w:rStyle w:val="eop"/>
          <w:rFonts w:ascii="Helvetica" w:hAnsi="Helvetica" w:cs="Segoe UI"/>
          <w:b/>
          <w:bCs/>
        </w:rPr>
        <w:t xml:space="preserve"> </w:t>
      </w:r>
      <w:r w:rsidR="00760A57">
        <w:rPr>
          <w:rStyle w:val="normaltextrun"/>
          <w:rFonts w:ascii="Helvetica" w:hAnsi="Helvetica" w:cs="Segoe UI"/>
        </w:rPr>
        <w:t>um caso de neuralgia trigeminal clássica, mostrando desde o diagnóstico, tratamentos farmacológicos e intervencionistas realizados e propostos ao paciente, assim como a</w:t>
      </w:r>
      <w:r w:rsidR="004A5DA9">
        <w:rPr>
          <w:rStyle w:val="normaltextrun"/>
          <w:rFonts w:ascii="Helvetica" w:hAnsi="Helvetica" w:cs="Segoe UI"/>
        </w:rPr>
        <w:t>s</w:t>
      </w:r>
      <w:r w:rsidR="00760A57">
        <w:rPr>
          <w:rStyle w:val="normaltextrun"/>
          <w:rFonts w:ascii="Helvetica" w:hAnsi="Helvetica" w:cs="Segoe UI"/>
        </w:rPr>
        <w:t xml:space="preserve"> remissões do quadro e suas recidivas. </w:t>
      </w:r>
      <w:r>
        <w:rPr>
          <w:rStyle w:val="normaltextrun"/>
          <w:rFonts w:ascii="Helvetica" w:hAnsi="Helvetica" w:cs="Segoe UI"/>
          <w:b/>
          <w:bCs/>
        </w:rPr>
        <w:t xml:space="preserve">Método: </w:t>
      </w:r>
      <w:r w:rsidRPr="00E82D49">
        <w:rPr>
          <w:rStyle w:val="normaltextrun"/>
          <w:rFonts w:ascii="Helvetica" w:hAnsi="Helvetica" w:cs="Segoe UI"/>
        </w:rPr>
        <w:t xml:space="preserve">Foi realizado um relato de caso de acordo com as normas da </w:t>
      </w:r>
      <w:r>
        <w:rPr>
          <w:rStyle w:val="normaltextrun"/>
          <w:rFonts w:ascii="Helvetica" w:hAnsi="Helvetica" w:cs="Segoe UI"/>
          <w:i/>
          <w:iCs/>
        </w:rPr>
        <w:t>CARE</w:t>
      </w:r>
      <w:r w:rsidRPr="00E82D49">
        <w:rPr>
          <w:rStyle w:val="normaltextrun"/>
          <w:rFonts w:ascii="Helvetica" w:hAnsi="Helvetica" w:cs="Segoe UI"/>
          <w:i/>
          <w:iCs/>
        </w:rPr>
        <w:t xml:space="preserve"> </w:t>
      </w:r>
      <w:r>
        <w:rPr>
          <w:rStyle w:val="normaltextrun"/>
          <w:rFonts w:ascii="Helvetica" w:hAnsi="Helvetica" w:cs="Segoe UI"/>
          <w:i/>
          <w:iCs/>
        </w:rPr>
        <w:t>Checklist</w:t>
      </w:r>
      <w:r w:rsidRPr="00E82D49">
        <w:rPr>
          <w:rStyle w:val="normaltextrun"/>
          <w:rFonts w:ascii="Helvetica" w:hAnsi="Helvetica" w:cs="Segoe UI"/>
          <w:i/>
          <w:iCs/>
        </w:rPr>
        <w:t>.</w:t>
      </w:r>
      <w:r w:rsidRPr="00E82D49">
        <w:rPr>
          <w:rStyle w:val="normaltextrun"/>
          <w:rFonts w:ascii="Helvetica" w:hAnsi="Helvetica" w:cs="Segoe UI"/>
          <w:b/>
          <w:bCs/>
        </w:rPr>
        <w:t xml:space="preserve"> </w:t>
      </w:r>
      <w:r>
        <w:rPr>
          <w:rStyle w:val="normaltextrun"/>
          <w:rFonts w:ascii="Helvetica" w:hAnsi="Helvetica" w:cs="Segoe UI"/>
          <w:b/>
          <w:bCs/>
        </w:rPr>
        <w:t xml:space="preserve">Resultados: </w:t>
      </w:r>
      <w:r>
        <w:rPr>
          <w:rStyle w:val="normaltextrun"/>
          <w:rFonts w:ascii="Helvetica" w:hAnsi="Helvetica" w:cs="Segoe UI"/>
        </w:rPr>
        <w:t>F</w:t>
      </w:r>
      <w:r w:rsidR="00760A57">
        <w:rPr>
          <w:rStyle w:val="normaltextrun"/>
          <w:rFonts w:ascii="Helvetica" w:hAnsi="Helvetica" w:cs="Segoe UI"/>
        </w:rPr>
        <w:t>oi relatado o caso de uma mulher de 7</w:t>
      </w:r>
      <w:r w:rsidR="00453EE3">
        <w:rPr>
          <w:rStyle w:val="normaltextrun"/>
          <w:rFonts w:ascii="Helvetica" w:hAnsi="Helvetica" w:cs="Segoe UI"/>
        </w:rPr>
        <w:t>1</w:t>
      </w:r>
      <w:r w:rsidR="00760A57">
        <w:rPr>
          <w:rStyle w:val="normaltextrun"/>
          <w:rFonts w:ascii="Helvetica" w:hAnsi="Helvetica" w:cs="Segoe UI"/>
        </w:rPr>
        <w:t xml:space="preserve"> anos, que apresentou queixa inicial de dor na topografia do ramo maxilar (V2) do Nervo Trigêmeo </w:t>
      </w:r>
      <w:r w:rsidR="00880A48">
        <w:rPr>
          <w:rStyle w:val="normaltextrun"/>
          <w:rFonts w:ascii="Helvetica" w:hAnsi="Helvetica" w:cs="Segoe UI"/>
        </w:rPr>
        <w:t>esquerdo</w:t>
      </w:r>
      <w:r w:rsidR="00760A57">
        <w:rPr>
          <w:rStyle w:val="normaltextrun"/>
          <w:rFonts w:ascii="Helvetica" w:hAnsi="Helvetica" w:cs="Segoe UI"/>
        </w:rPr>
        <w:t xml:space="preserve">. Foi iniciado o tratamento </w:t>
      </w:r>
      <w:r w:rsidR="00F54469">
        <w:rPr>
          <w:rStyle w:val="normaltextrun"/>
          <w:rFonts w:ascii="Helvetica" w:hAnsi="Helvetica" w:cs="Segoe UI"/>
        </w:rPr>
        <w:t>medicamentoso,</w:t>
      </w:r>
      <w:r w:rsidR="00760A57">
        <w:rPr>
          <w:rStyle w:val="normaltextrun"/>
          <w:rFonts w:ascii="Helvetica" w:hAnsi="Helvetica" w:cs="Segoe UI"/>
        </w:rPr>
        <w:t xml:space="preserve"> com melhora parcial</w:t>
      </w:r>
      <w:r w:rsidR="00152452">
        <w:rPr>
          <w:rStyle w:val="normaltextrun"/>
          <w:rFonts w:ascii="Helvetica" w:hAnsi="Helvetica" w:cs="Segoe UI"/>
        </w:rPr>
        <w:t xml:space="preserve"> da dor e</w:t>
      </w:r>
      <w:r w:rsidR="00AA0502">
        <w:rPr>
          <w:rStyle w:val="normaltextrun"/>
          <w:rFonts w:ascii="Helvetica" w:hAnsi="Helvetica" w:cs="Segoe UI"/>
        </w:rPr>
        <w:t xml:space="preserve"> </w:t>
      </w:r>
      <w:r w:rsidR="006B4FC5">
        <w:rPr>
          <w:rStyle w:val="normaltextrun"/>
          <w:rFonts w:ascii="Helvetica" w:hAnsi="Helvetica" w:cs="Segoe UI"/>
        </w:rPr>
        <w:t>agravamento do quadro após 2 anos</w:t>
      </w:r>
      <w:r w:rsidR="00760A57">
        <w:rPr>
          <w:rStyle w:val="normaltextrun"/>
          <w:rFonts w:ascii="Helvetica" w:hAnsi="Helvetica" w:cs="Segoe UI"/>
        </w:rPr>
        <w:t xml:space="preserve">. </w:t>
      </w:r>
      <w:r w:rsidR="008A52BF">
        <w:rPr>
          <w:rStyle w:val="normaltextrun"/>
          <w:rFonts w:ascii="Helvetica" w:hAnsi="Helvetica" w:cs="Segoe UI"/>
        </w:rPr>
        <w:t xml:space="preserve">Então, foi realizado </w:t>
      </w:r>
      <w:r w:rsidR="006D6924">
        <w:rPr>
          <w:rStyle w:val="normaltextrun"/>
          <w:rFonts w:ascii="Helvetica" w:hAnsi="Helvetica" w:cs="Segoe UI"/>
        </w:rPr>
        <w:t>termocoagulação percutânea</w:t>
      </w:r>
      <w:r w:rsidR="00760A57">
        <w:rPr>
          <w:rStyle w:val="normaltextrun"/>
          <w:rFonts w:ascii="Helvetica" w:hAnsi="Helvetica" w:cs="Segoe UI"/>
        </w:rPr>
        <w:t xml:space="preserve"> por rádio frequência (RF)</w:t>
      </w:r>
      <w:r w:rsidR="00914C53">
        <w:rPr>
          <w:rStyle w:val="normaltextrun"/>
          <w:rFonts w:ascii="Helvetica" w:hAnsi="Helvetica" w:cs="Segoe UI"/>
        </w:rPr>
        <w:t xml:space="preserve">. </w:t>
      </w:r>
      <w:r w:rsidR="00D52845">
        <w:rPr>
          <w:rStyle w:val="normaltextrun"/>
          <w:rFonts w:ascii="Helvetica" w:hAnsi="Helvetica" w:cs="Segoe UI"/>
        </w:rPr>
        <w:t xml:space="preserve"> </w:t>
      </w:r>
      <w:r w:rsidR="00A91B6C">
        <w:rPr>
          <w:rStyle w:val="normaltextrun"/>
          <w:rFonts w:ascii="Helvetica" w:hAnsi="Helvetica" w:cs="Segoe UI"/>
        </w:rPr>
        <w:t>Após 12 meses</w:t>
      </w:r>
      <w:r w:rsidR="00EE6BA6">
        <w:rPr>
          <w:rStyle w:val="normaltextrun"/>
          <w:rFonts w:ascii="Helvetica" w:hAnsi="Helvetica" w:cs="Segoe UI"/>
        </w:rPr>
        <w:t xml:space="preserve"> da RF, os sintomas rea</w:t>
      </w:r>
      <w:r w:rsidR="00BC3484">
        <w:rPr>
          <w:rStyle w:val="normaltextrun"/>
          <w:rFonts w:ascii="Helvetica" w:hAnsi="Helvetica" w:cs="Segoe UI"/>
        </w:rPr>
        <w:t xml:space="preserve">pareceram </w:t>
      </w:r>
      <w:r w:rsidR="00475433">
        <w:rPr>
          <w:rStyle w:val="normaltextrun"/>
          <w:rFonts w:ascii="Helvetica" w:hAnsi="Helvetica" w:cs="Segoe UI"/>
        </w:rPr>
        <w:t xml:space="preserve">em </w:t>
      </w:r>
      <w:r w:rsidR="00760A57">
        <w:rPr>
          <w:rStyle w:val="normaltextrun"/>
          <w:rFonts w:ascii="Helvetica" w:hAnsi="Helvetica" w:cs="Segoe UI"/>
        </w:rPr>
        <w:t xml:space="preserve">topografia do ramo mandibular (V3). </w:t>
      </w:r>
      <w:r w:rsidR="00326391">
        <w:rPr>
          <w:rStyle w:val="normaltextrun"/>
          <w:rFonts w:ascii="Helvetica" w:hAnsi="Helvetica" w:cs="Segoe UI"/>
        </w:rPr>
        <w:t xml:space="preserve">Foi </w:t>
      </w:r>
      <w:r w:rsidR="0081019E">
        <w:rPr>
          <w:rStyle w:val="normaltextrun"/>
          <w:rFonts w:ascii="Helvetica" w:hAnsi="Helvetica" w:cs="Segoe UI"/>
        </w:rPr>
        <w:t>realizado</w:t>
      </w:r>
      <w:r w:rsidR="00326391">
        <w:rPr>
          <w:rStyle w:val="normaltextrun"/>
          <w:rFonts w:ascii="Helvetica" w:hAnsi="Helvetica" w:cs="Segoe UI"/>
        </w:rPr>
        <w:t xml:space="preserve"> nov</w:t>
      </w:r>
      <w:r w:rsidR="00544412">
        <w:rPr>
          <w:rStyle w:val="normaltextrun"/>
          <w:rFonts w:ascii="Helvetica" w:hAnsi="Helvetica" w:cs="Segoe UI"/>
        </w:rPr>
        <w:t xml:space="preserve">o tratamento </w:t>
      </w:r>
      <w:r w:rsidR="00326391">
        <w:rPr>
          <w:rStyle w:val="normaltextrun"/>
          <w:rFonts w:ascii="Helvetica" w:hAnsi="Helvetica" w:cs="Segoe UI"/>
        </w:rPr>
        <w:t>medicamentos</w:t>
      </w:r>
      <w:r w:rsidR="00544412">
        <w:rPr>
          <w:rStyle w:val="normaltextrun"/>
          <w:rFonts w:ascii="Helvetica" w:hAnsi="Helvetica" w:cs="Segoe UI"/>
        </w:rPr>
        <w:t>o</w:t>
      </w:r>
      <w:r w:rsidR="00326391">
        <w:rPr>
          <w:rStyle w:val="normaltextrun"/>
          <w:rFonts w:ascii="Helvetica" w:hAnsi="Helvetica" w:cs="Segoe UI"/>
        </w:rPr>
        <w:t xml:space="preserve">, com </w:t>
      </w:r>
      <w:r w:rsidR="00760A57">
        <w:rPr>
          <w:rStyle w:val="normaltextrun"/>
          <w:rFonts w:ascii="Helvetica" w:hAnsi="Helvetica" w:cs="Segoe UI"/>
        </w:rPr>
        <w:t>melhora total do</w:t>
      </w:r>
      <w:r w:rsidR="007D260A">
        <w:rPr>
          <w:rStyle w:val="normaltextrun"/>
          <w:rFonts w:ascii="Helvetica" w:hAnsi="Helvetica" w:cs="Segoe UI"/>
        </w:rPr>
        <w:t>s sintomas</w:t>
      </w:r>
      <w:r w:rsidR="00760A57">
        <w:rPr>
          <w:rStyle w:val="normaltextrun"/>
          <w:rFonts w:ascii="Helvetica" w:hAnsi="Helvetica" w:cs="Segoe UI"/>
        </w:rPr>
        <w:t>. </w:t>
      </w:r>
      <w:r>
        <w:rPr>
          <w:rStyle w:val="normaltextrun"/>
          <w:rFonts w:ascii="Helvetica" w:hAnsi="Helvetica" w:cs="Segoe UI"/>
          <w:b/>
          <w:bCs/>
        </w:rPr>
        <w:t xml:space="preserve"> Conclusão: </w:t>
      </w:r>
      <w:r w:rsidR="009B4B5A">
        <w:rPr>
          <w:rStyle w:val="eop"/>
          <w:rFonts w:ascii="Helvetica" w:hAnsi="Helvetica" w:cs="Segoe UI"/>
        </w:rPr>
        <w:t>E</w:t>
      </w:r>
      <w:r w:rsidR="00760A57">
        <w:rPr>
          <w:rStyle w:val="normaltextrun"/>
          <w:rFonts w:ascii="Helvetica" w:hAnsi="Helvetica" w:cs="Segoe UI"/>
        </w:rPr>
        <w:t xml:space="preserve">ste caso </w:t>
      </w:r>
      <w:r w:rsidR="00D61FD1">
        <w:rPr>
          <w:rStyle w:val="normaltextrun"/>
          <w:rFonts w:ascii="Helvetica" w:hAnsi="Helvetica" w:cs="Segoe UI"/>
        </w:rPr>
        <w:t>ilustra o</w:t>
      </w:r>
      <w:r w:rsidR="00760A57">
        <w:rPr>
          <w:rStyle w:val="normaltextrun"/>
          <w:rFonts w:ascii="Helvetica" w:hAnsi="Helvetica" w:cs="Segoe UI"/>
        </w:rPr>
        <w:t xml:space="preserve"> grande desafio clínico imposto ao Médico Especialista em Dor na condução destes pacientes, que apresentam queda importante na qualidade de vida e na execução de atividades simples como comer ou falar durante as crises mais graves, além do grande medo do retorno da dor nos períodos entre </w:t>
      </w:r>
      <w:r w:rsidR="00435724">
        <w:rPr>
          <w:rStyle w:val="normaltextrun"/>
          <w:rFonts w:ascii="Helvetica" w:hAnsi="Helvetica" w:cs="Segoe UI"/>
        </w:rPr>
        <w:t xml:space="preserve">e os desafios de alcançar os </w:t>
      </w:r>
      <w:r w:rsidR="008F162B">
        <w:rPr>
          <w:rStyle w:val="normaltextrun"/>
          <w:rFonts w:ascii="Helvetica" w:hAnsi="Helvetica" w:cs="Segoe UI"/>
        </w:rPr>
        <w:t xml:space="preserve">melhores resultados </w:t>
      </w:r>
      <w:r w:rsidR="000538F5">
        <w:rPr>
          <w:rStyle w:val="normaltextrun"/>
          <w:rFonts w:ascii="Helvetica" w:hAnsi="Helvetica" w:cs="Segoe UI"/>
        </w:rPr>
        <w:t>em</w:t>
      </w:r>
      <w:r w:rsidR="00693FD2">
        <w:rPr>
          <w:rStyle w:val="normaltextrun"/>
          <w:rFonts w:ascii="Helvetica" w:hAnsi="Helvetica" w:cs="Segoe UI"/>
        </w:rPr>
        <w:t xml:space="preserve"> tratamentos </w:t>
      </w:r>
      <w:r>
        <w:rPr>
          <w:rStyle w:val="normaltextrun"/>
          <w:rFonts w:ascii="Helvetica" w:hAnsi="Helvetica" w:cs="Segoe UI"/>
        </w:rPr>
        <w:t>de pacientes</w:t>
      </w:r>
      <w:r w:rsidR="000538F5">
        <w:rPr>
          <w:rStyle w:val="normaltextrun"/>
          <w:rFonts w:ascii="Helvetica" w:hAnsi="Helvetica" w:cs="Segoe UI"/>
        </w:rPr>
        <w:t xml:space="preserve"> com neuralgia do trigêmeo</w:t>
      </w:r>
      <w:r w:rsidR="00760A57">
        <w:rPr>
          <w:rStyle w:val="normaltextrun"/>
          <w:rFonts w:ascii="Helvetica" w:hAnsi="Helvetica" w:cs="Segoe UI"/>
        </w:rPr>
        <w:t>.</w:t>
      </w:r>
      <w:r w:rsidR="00760A57">
        <w:rPr>
          <w:rStyle w:val="eop"/>
          <w:rFonts w:ascii="Helvetica" w:hAnsi="Helvetica" w:cs="Segoe UI"/>
        </w:rPr>
        <w:t> </w:t>
      </w:r>
    </w:p>
    <w:p w14:paraId="5ACA828D" w14:textId="77777777" w:rsidR="001777DE" w:rsidRDefault="001777DE" w:rsidP="00435724">
      <w:pPr>
        <w:pStyle w:val="paragraph"/>
        <w:spacing w:line="360" w:lineRule="auto"/>
        <w:ind w:left="0" w:firstLine="0"/>
        <w:rPr>
          <w:rStyle w:val="eop"/>
          <w:rFonts w:ascii="Helvetica" w:hAnsi="Helvetica" w:cs="Segoe UI"/>
        </w:rPr>
      </w:pPr>
    </w:p>
    <w:p w14:paraId="7F8D74F5" w14:textId="705543FC" w:rsidR="00435724" w:rsidRPr="00435724" w:rsidRDefault="00435724" w:rsidP="00435724">
      <w:pPr>
        <w:pStyle w:val="paragraph"/>
        <w:spacing w:line="360" w:lineRule="auto"/>
        <w:ind w:left="0" w:firstLine="0"/>
        <w:rPr>
          <w:rStyle w:val="eop"/>
          <w:rFonts w:ascii="Helvetica" w:hAnsi="Helvetica" w:cs="Segoe UI"/>
        </w:rPr>
      </w:pPr>
      <w:r>
        <w:rPr>
          <w:rStyle w:val="eop"/>
          <w:rFonts w:ascii="Helvetica" w:hAnsi="Helvetica" w:cs="Segoe UI"/>
          <w:b/>
          <w:bCs/>
        </w:rPr>
        <w:t xml:space="preserve">Palavras-chave: </w:t>
      </w:r>
      <w:r>
        <w:rPr>
          <w:rStyle w:val="eop"/>
          <w:rFonts w:ascii="Helvetica" w:hAnsi="Helvetica" w:cs="Segoe UI"/>
        </w:rPr>
        <w:t xml:space="preserve"> nervo trigêmeo, dor facial, terapia por rádio frequência, desafios clínicos</w:t>
      </w:r>
      <w:r w:rsidR="00B94DB1">
        <w:rPr>
          <w:rStyle w:val="eop"/>
          <w:rFonts w:ascii="Helvetica" w:hAnsi="Helvetica" w:cs="Segoe UI"/>
        </w:rPr>
        <w:t>, relato de caso</w:t>
      </w:r>
    </w:p>
    <w:p w14:paraId="33854E79" w14:textId="79F65C24" w:rsidR="00760A57" w:rsidRDefault="00760A57" w:rsidP="006E7C16">
      <w:pPr>
        <w:pStyle w:val="paragraph"/>
        <w:spacing w:line="360" w:lineRule="auto"/>
        <w:rPr>
          <w:rStyle w:val="eop"/>
          <w:rFonts w:ascii="Helvetica" w:hAnsi="Helvetica" w:cs="Segoe UI"/>
        </w:rPr>
      </w:pPr>
    </w:p>
    <w:p w14:paraId="7B39D0E7" w14:textId="7410299F" w:rsidR="00760A57" w:rsidRDefault="00760A57" w:rsidP="006E7C16">
      <w:pPr>
        <w:pStyle w:val="paragraph"/>
        <w:spacing w:line="360" w:lineRule="auto"/>
        <w:rPr>
          <w:rStyle w:val="eop"/>
          <w:rFonts w:ascii="Helvetica" w:hAnsi="Helvetica" w:cs="Segoe UI"/>
        </w:rPr>
      </w:pPr>
    </w:p>
    <w:p w14:paraId="2B19B4C5" w14:textId="1438B4B9" w:rsidR="00760A57" w:rsidRDefault="00760A57" w:rsidP="00C81291">
      <w:pPr>
        <w:pStyle w:val="paragraph"/>
        <w:rPr>
          <w:rStyle w:val="eop"/>
          <w:rFonts w:ascii="Helvetica" w:hAnsi="Helvetica" w:cs="Segoe UI"/>
        </w:rPr>
      </w:pPr>
    </w:p>
    <w:p w14:paraId="5E79D7CD" w14:textId="0358AEF7" w:rsidR="00760A57" w:rsidRDefault="00760A57" w:rsidP="00C81291">
      <w:pPr>
        <w:pStyle w:val="paragraph"/>
        <w:rPr>
          <w:rStyle w:val="eop"/>
          <w:rFonts w:ascii="Helvetica" w:hAnsi="Helvetica" w:cs="Segoe UI"/>
        </w:rPr>
      </w:pPr>
    </w:p>
    <w:p w14:paraId="53635619" w14:textId="4FE198B4" w:rsidR="00435724" w:rsidRPr="003717CD" w:rsidRDefault="00760A57" w:rsidP="00435724">
      <w:pPr>
        <w:ind w:left="0" w:firstLine="0"/>
        <w:rPr>
          <w:rStyle w:val="eop"/>
          <w:rFonts w:ascii="Helvetica" w:hAnsi="Helvetica" w:cs="Segoe UI"/>
          <w:b/>
          <w:bCs/>
          <w:lang w:val="en-US"/>
        </w:rPr>
      </w:pPr>
      <w:r w:rsidRPr="001777DE">
        <w:rPr>
          <w:rStyle w:val="eop"/>
          <w:rFonts w:ascii="Helvetica" w:hAnsi="Helvetica" w:cs="Segoe UI"/>
          <w:lang w:val="en-US"/>
        </w:rPr>
        <w:br w:type="page"/>
      </w:r>
      <w:r w:rsidRPr="003717CD">
        <w:rPr>
          <w:rStyle w:val="eop"/>
          <w:rFonts w:ascii="Helvetica" w:hAnsi="Helvetica" w:cs="Segoe UI"/>
          <w:b/>
          <w:bCs/>
          <w:lang w:val="en-US"/>
        </w:rPr>
        <w:lastRenderedPageBreak/>
        <w:t>ABSTRACT</w:t>
      </w:r>
    </w:p>
    <w:p w14:paraId="1CAC02D7" w14:textId="77777777" w:rsidR="00435724" w:rsidRPr="003717CD" w:rsidRDefault="00435724" w:rsidP="00435724">
      <w:pPr>
        <w:ind w:left="0" w:firstLine="0"/>
        <w:rPr>
          <w:rStyle w:val="eop"/>
          <w:rFonts w:ascii="Helvetica" w:hAnsi="Helvetica" w:cs="Segoe UI"/>
          <w:b/>
          <w:bCs/>
          <w:lang w:val="en-US"/>
        </w:rPr>
      </w:pPr>
    </w:p>
    <w:p w14:paraId="6F25F743" w14:textId="600769D5" w:rsidR="00435724" w:rsidRPr="00435724" w:rsidRDefault="00435724" w:rsidP="00B57104">
      <w:pPr>
        <w:ind w:left="0" w:firstLine="0"/>
        <w:rPr>
          <w:rStyle w:val="eop"/>
          <w:rFonts w:ascii="Helvetica" w:hAnsi="Helvetica" w:cs="Segoe UI"/>
          <w:b/>
          <w:bCs/>
          <w:lang w:val="en-US"/>
        </w:rPr>
      </w:pPr>
      <w:r w:rsidRPr="00435724">
        <w:rPr>
          <w:rStyle w:val="eop"/>
          <w:rFonts w:ascii="Helvetica" w:hAnsi="Helvetica" w:cs="Segoe UI"/>
          <w:b/>
          <w:bCs/>
          <w:lang w:val="en-US"/>
        </w:rPr>
        <w:t xml:space="preserve">Introduction: </w:t>
      </w:r>
      <w:r w:rsidRPr="00435724">
        <w:rPr>
          <w:rStyle w:val="normaltextrun"/>
          <w:rFonts w:ascii="Helvetica" w:hAnsi="Helvetica" w:cs="Segoe UI"/>
          <w:lang w:val="en-US"/>
        </w:rPr>
        <w:t xml:space="preserve">Trigeminal Neuralgia (TN) is characterized by pain </w:t>
      </w:r>
      <w:r w:rsidR="00B94DB1" w:rsidRPr="00435724">
        <w:rPr>
          <w:rStyle w:val="normaltextrun"/>
          <w:rFonts w:ascii="Helvetica" w:hAnsi="Helvetica" w:cs="Segoe UI"/>
          <w:lang w:val="en-US"/>
        </w:rPr>
        <w:t>like</w:t>
      </w:r>
      <w:r w:rsidRPr="00435724">
        <w:rPr>
          <w:rStyle w:val="normaltextrun"/>
          <w:rFonts w:ascii="Helvetica" w:hAnsi="Helvetica" w:cs="Segoe UI"/>
          <w:lang w:val="en-US"/>
        </w:rPr>
        <w:t xml:space="preserve"> electric shocks, brief, unilateral and recurrent, with abrupt onset and termination, limited to the distribution of one or more divisions of the trigeminal nerve and triggered by innocuous stimuli such as chewing, </w:t>
      </w:r>
      <w:r w:rsidR="00B94DB1" w:rsidRPr="00435724">
        <w:rPr>
          <w:rStyle w:val="normaltextrun"/>
          <w:rFonts w:ascii="Helvetica" w:hAnsi="Helvetica" w:cs="Segoe UI"/>
          <w:lang w:val="en-US"/>
        </w:rPr>
        <w:t>scratching,</w:t>
      </w:r>
      <w:r w:rsidRPr="00435724">
        <w:rPr>
          <w:rStyle w:val="normaltextrun"/>
          <w:rFonts w:ascii="Helvetica" w:hAnsi="Helvetica" w:cs="Segoe UI"/>
          <w:lang w:val="en-US"/>
        </w:rPr>
        <w:t xml:space="preserve"> and washing the face, brushing </w:t>
      </w:r>
      <w:proofErr w:type="gramStart"/>
      <w:r w:rsidRPr="00435724">
        <w:rPr>
          <w:rStyle w:val="normaltextrun"/>
          <w:rFonts w:ascii="Helvetica" w:hAnsi="Helvetica" w:cs="Segoe UI"/>
          <w:lang w:val="en-US"/>
        </w:rPr>
        <w:t>teeth</w:t>
      </w:r>
      <w:proofErr w:type="gramEnd"/>
      <w:r w:rsidRPr="00435724">
        <w:rPr>
          <w:rStyle w:val="normaltextrun"/>
          <w:rFonts w:ascii="Helvetica" w:hAnsi="Helvetica" w:cs="Segoe UI"/>
          <w:lang w:val="en-US"/>
        </w:rPr>
        <w:t xml:space="preserve"> and talking. </w:t>
      </w:r>
      <w:r w:rsidRPr="00435724">
        <w:rPr>
          <w:rStyle w:val="eop"/>
          <w:rFonts w:ascii="Helvetica" w:hAnsi="Helvetica" w:cs="Segoe UI"/>
          <w:b/>
          <w:bCs/>
          <w:lang w:val="en-US"/>
        </w:rPr>
        <w:t xml:space="preserve">Objective: </w:t>
      </w:r>
      <w:r w:rsidRPr="00435724">
        <w:rPr>
          <w:rStyle w:val="eop"/>
          <w:rFonts w:ascii="Helvetica" w:hAnsi="Helvetica" w:cs="Segoe UI"/>
          <w:lang w:val="en-US"/>
        </w:rPr>
        <w:t xml:space="preserve">To describe </w:t>
      </w:r>
      <w:r w:rsidRPr="00435724">
        <w:rPr>
          <w:rStyle w:val="normaltextrun"/>
          <w:rFonts w:ascii="Helvetica" w:hAnsi="Helvetica" w:cs="Segoe UI"/>
          <w:lang w:val="en-US"/>
        </w:rPr>
        <w:t xml:space="preserve">a case of classic trigeminal neuralgia, showing from the diagnosis, pharmacological and interventional treatments performed and proposed to the patient, as well as the remissions of the condition and its recurrences. </w:t>
      </w:r>
      <w:r w:rsidRPr="00435724">
        <w:rPr>
          <w:rStyle w:val="normaltextrun"/>
          <w:rFonts w:ascii="Helvetica" w:hAnsi="Helvetica" w:cs="Segoe UI"/>
          <w:b/>
          <w:bCs/>
          <w:lang w:val="en-US"/>
        </w:rPr>
        <w:t xml:space="preserve">Method: </w:t>
      </w:r>
      <w:r w:rsidRPr="00435724">
        <w:rPr>
          <w:rStyle w:val="normaltextrun"/>
          <w:rFonts w:ascii="Helvetica" w:hAnsi="Helvetica" w:cs="Segoe UI"/>
          <w:lang w:val="en-US"/>
        </w:rPr>
        <w:t xml:space="preserve">A case report was conducted according to the CARE Checklist </w:t>
      </w:r>
      <w:r w:rsidR="00B94DB1" w:rsidRPr="00435724">
        <w:rPr>
          <w:rStyle w:val="normaltextrun"/>
          <w:rFonts w:ascii="Helvetica" w:hAnsi="Helvetica" w:cs="Segoe UI"/>
          <w:lang w:val="en-US"/>
        </w:rPr>
        <w:t>standards.</w:t>
      </w:r>
      <w:r w:rsidRPr="00435724">
        <w:rPr>
          <w:rStyle w:val="normaltextrun"/>
          <w:rFonts w:ascii="Helvetica" w:hAnsi="Helvetica" w:cs="Segoe UI"/>
          <w:i/>
          <w:iCs/>
          <w:lang w:val="en-US"/>
        </w:rPr>
        <w:t xml:space="preserve"> </w:t>
      </w:r>
      <w:r w:rsidRPr="00435724">
        <w:rPr>
          <w:rStyle w:val="normaltextrun"/>
          <w:rFonts w:ascii="Helvetica" w:hAnsi="Helvetica" w:cs="Segoe UI"/>
          <w:b/>
          <w:bCs/>
          <w:lang w:val="en-US"/>
        </w:rPr>
        <w:t xml:space="preserve">Results: </w:t>
      </w:r>
      <w:r w:rsidRPr="00435724">
        <w:rPr>
          <w:rStyle w:val="normaltextrun"/>
          <w:rFonts w:ascii="Helvetica" w:hAnsi="Helvetica" w:cs="Segoe UI"/>
          <w:lang w:val="en-US"/>
        </w:rPr>
        <w:t>We report the case of a 71-year-old woman who presented with an initial complaint of pain in the topography of the maxillary branch (V2) of the left trigeminal nerve. Drug treatment was initiated, with partial improvement of pain and worsening of the condition after 2 years. Then, percutaneous radiofrequency (RF) thermocoagulation was performed.  After 12 months of RF, the symptoms reappeared in the topography of the mandibular branch (V3). A new drug treatment was performed, with total improvement of symptoms. </w:t>
      </w:r>
      <w:r w:rsidRPr="00435724">
        <w:rPr>
          <w:rStyle w:val="normaltextrun"/>
          <w:rFonts w:ascii="Helvetica" w:hAnsi="Helvetica" w:cs="Segoe UI"/>
          <w:b/>
          <w:bCs/>
          <w:lang w:val="en-US"/>
        </w:rPr>
        <w:t xml:space="preserve"> Conclusion: </w:t>
      </w:r>
      <w:r w:rsidRPr="00435724">
        <w:rPr>
          <w:rStyle w:val="eop"/>
          <w:rFonts w:ascii="Helvetica" w:hAnsi="Helvetica" w:cs="Segoe UI"/>
          <w:lang w:val="en-US"/>
        </w:rPr>
        <w:t xml:space="preserve">This case illustrates the great clinical challenge imposed on the Pain Specialist in the management of these patients, who present a significant drop in quality of life and in the execution of simple activities such as eating or talking during the most severe crises, in addition to the great fear of pain recurrence in the periods between and the challenges of achieving the best results in the treatment of patients with trigeminal neuralgia. </w:t>
      </w:r>
    </w:p>
    <w:p w14:paraId="1E8BAF24" w14:textId="77777777" w:rsidR="00435724" w:rsidRPr="00435724" w:rsidRDefault="00435724" w:rsidP="00B57104">
      <w:pPr>
        <w:pStyle w:val="Pr-formataoHTML"/>
        <w:spacing w:line="360" w:lineRule="auto"/>
        <w:jc w:val="both"/>
        <w:rPr>
          <w:rFonts w:ascii="Helvetica" w:hAnsi="Helvetica"/>
          <w:color w:val="202124"/>
          <w:sz w:val="22"/>
          <w:szCs w:val="22"/>
          <w:lang w:val="en-US"/>
        </w:rPr>
      </w:pPr>
    </w:p>
    <w:p w14:paraId="6FCABDD5" w14:textId="5B405052" w:rsidR="00435724" w:rsidRPr="00435724" w:rsidRDefault="00435724" w:rsidP="00B57104">
      <w:pPr>
        <w:pStyle w:val="paragraph"/>
        <w:spacing w:line="360" w:lineRule="auto"/>
        <w:ind w:left="0" w:firstLine="0"/>
        <w:rPr>
          <w:rStyle w:val="eop"/>
          <w:rFonts w:ascii="Helvetica" w:hAnsi="Helvetica" w:cs="Segoe UI"/>
          <w:lang w:val="en-US"/>
        </w:rPr>
      </w:pPr>
      <w:r w:rsidRPr="00435724">
        <w:rPr>
          <w:rStyle w:val="eop"/>
          <w:rFonts w:ascii="Helvetica" w:hAnsi="Helvetica" w:cs="Segoe UI"/>
          <w:b/>
          <w:bCs/>
          <w:lang w:val="en-US"/>
        </w:rPr>
        <w:t xml:space="preserve">Keywords: </w:t>
      </w:r>
      <w:r w:rsidRPr="00435724">
        <w:rPr>
          <w:rStyle w:val="eop"/>
          <w:rFonts w:ascii="Helvetica" w:hAnsi="Helvetica" w:cs="Segoe UI"/>
          <w:lang w:val="en-US"/>
        </w:rPr>
        <w:t xml:space="preserve"> trigeminal nerve, facial pain, radio frequency therapy, clinical challenges</w:t>
      </w:r>
      <w:r w:rsidR="00B94DB1">
        <w:rPr>
          <w:rStyle w:val="eop"/>
          <w:rFonts w:ascii="Helvetica" w:hAnsi="Helvetica" w:cs="Segoe UI"/>
          <w:lang w:val="en-US"/>
        </w:rPr>
        <w:t>, case report</w:t>
      </w:r>
    </w:p>
    <w:p w14:paraId="743947DC" w14:textId="2135004F" w:rsidR="004E3A87" w:rsidRPr="00435724" w:rsidRDefault="004E3A87" w:rsidP="007F0827">
      <w:pPr>
        <w:pStyle w:val="paragraph"/>
        <w:spacing w:line="360" w:lineRule="auto"/>
        <w:ind w:left="0" w:firstLine="0"/>
        <w:rPr>
          <w:rStyle w:val="eop"/>
          <w:rFonts w:ascii="Helvetica" w:hAnsi="Helvetica" w:cs="Segoe UI"/>
          <w:sz w:val="22"/>
          <w:lang w:val="en-US"/>
        </w:rPr>
      </w:pPr>
    </w:p>
    <w:p w14:paraId="766BFA2A" w14:textId="27691D2A" w:rsidR="00760A57" w:rsidRPr="00435724" w:rsidRDefault="00760A57" w:rsidP="007F0827">
      <w:pPr>
        <w:rPr>
          <w:rFonts w:ascii="Helvetica" w:hAnsi="Helvetica"/>
          <w:lang w:val="en-US"/>
        </w:rPr>
      </w:pPr>
    </w:p>
    <w:p w14:paraId="06908A23" w14:textId="721004D4" w:rsidR="00760A57" w:rsidRPr="00435724" w:rsidRDefault="00760A57" w:rsidP="007F0827">
      <w:pPr>
        <w:rPr>
          <w:rFonts w:ascii="Helvetica" w:hAnsi="Helvetica"/>
          <w:lang w:val="en-US"/>
        </w:rPr>
      </w:pPr>
    </w:p>
    <w:p w14:paraId="6B9627FB" w14:textId="7A88C8D5" w:rsidR="00760A57" w:rsidRPr="00435724" w:rsidRDefault="00760A57" w:rsidP="007F0827">
      <w:pPr>
        <w:rPr>
          <w:rFonts w:ascii="Helvetica" w:hAnsi="Helvetica"/>
          <w:lang w:val="en-US"/>
        </w:rPr>
      </w:pPr>
    </w:p>
    <w:p w14:paraId="6C8D8EEF" w14:textId="0DB154E6" w:rsidR="00760A57" w:rsidRPr="00435724" w:rsidRDefault="00760A57" w:rsidP="007F0827">
      <w:pPr>
        <w:rPr>
          <w:rFonts w:ascii="Helvetica" w:hAnsi="Helvetica"/>
          <w:lang w:val="en-US"/>
        </w:rPr>
      </w:pPr>
    </w:p>
    <w:p w14:paraId="6712A896" w14:textId="51DA62B3" w:rsidR="00760A57" w:rsidRPr="00435724" w:rsidRDefault="00760A57" w:rsidP="007F0827">
      <w:pPr>
        <w:rPr>
          <w:rFonts w:ascii="Helvetica" w:hAnsi="Helvetica"/>
          <w:lang w:val="en-US"/>
        </w:rPr>
      </w:pPr>
    </w:p>
    <w:p w14:paraId="42094F8F" w14:textId="7A3DF551" w:rsidR="00760A57" w:rsidRPr="00435724" w:rsidRDefault="00760A57" w:rsidP="004E3A87">
      <w:pPr>
        <w:rPr>
          <w:rFonts w:ascii="Helvetica" w:hAnsi="Helvetica"/>
          <w:lang w:val="en-US"/>
        </w:rPr>
      </w:pPr>
    </w:p>
    <w:p w14:paraId="35F9127F" w14:textId="77777777" w:rsidR="00760A57" w:rsidRPr="00435724" w:rsidRDefault="00760A57" w:rsidP="004E3A87">
      <w:pPr>
        <w:rPr>
          <w:rFonts w:ascii="Helvetica" w:hAnsi="Helvetica"/>
          <w:lang w:val="en-US"/>
        </w:rPr>
      </w:pPr>
    </w:p>
    <w:p w14:paraId="1773F1A3" w14:textId="77777777" w:rsidR="00B94DB1" w:rsidRPr="003717CD" w:rsidRDefault="00B94DB1" w:rsidP="00435724">
      <w:pPr>
        <w:ind w:left="0" w:firstLine="0"/>
        <w:rPr>
          <w:b/>
          <w:bCs/>
          <w:lang w:val="en-US"/>
        </w:rPr>
        <w:sectPr w:rsidR="00B94DB1" w:rsidRPr="003717CD" w:rsidSect="009A02DE">
          <w:type w:val="continuous"/>
          <w:pgSz w:w="11900" w:h="16840"/>
          <w:pgMar w:top="1418" w:right="1134" w:bottom="1418" w:left="1134" w:header="711" w:footer="720" w:gutter="0"/>
          <w:lnNumType w:countBy="1" w:restart="continuous"/>
          <w:cols w:space="720"/>
          <w:docGrid w:linePitch="299"/>
        </w:sectPr>
      </w:pPr>
    </w:p>
    <w:p w14:paraId="5EF58959" w14:textId="00390F5E" w:rsidR="000C7353" w:rsidRPr="00435724" w:rsidRDefault="00026A98" w:rsidP="00435724">
      <w:pPr>
        <w:ind w:left="0" w:firstLine="0"/>
        <w:rPr>
          <w:b/>
          <w:bCs/>
        </w:rPr>
      </w:pPr>
      <w:r w:rsidRPr="00435724">
        <w:rPr>
          <w:b/>
          <w:bCs/>
        </w:rPr>
        <w:lastRenderedPageBreak/>
        <w:t xml:space="preserve">ABREVIATURAS </w:t>
      </w:r>
    </w:p>
    <w:p w14:paraId="6D8BD4E5" w14:textId="77777777" w:rsidR="00760A57" w:rsidRDefault="00760A57" w:rsidP="00C81291"/>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7142"/>
      </w:tblGrid>
      <w:tr w:rsidR="00760A57" w14:paraId="253DF3A1" w14:textId="77777777" w:rsidTr="00C73373">
        <w:tc>
          <w:tcPr>
            <w:tcW w:w="1413" w:type="dxa"/>
          </w:tcPr>
          <w:p w14:paraId="30B38A03" w14:textId="1112787A" w:rsidR="00760A57" w:rsidRPr="009217B4" w:rsidRDefault="00760A57" w:rsidP="009217B4">
            <w:pPr>
              <w:pStyle w:val="SemEspaamento"/>
            </w:pPr>
            <w:r w:rsidRPr="009217B4">
              <w:t>Angio RM</w:t>
            </w:r>
          </w:p>
        </w:tc>
        <w:tc>
          <w:tcPr>
            <w:tcW w:w="7142" w:type="dxa"/>
          </w:tcPr>
          <w:p w14:paraId="72C25B85" w14:textId="46D852C9" w:rsidR="00760A57" w:rsidRDefault="00760A57" w:rsidP="00C81291">
            <w:pPr>
              <w:rPr>
                <w:b/>
              </w:rPr>
            </w:pPr>
            <w:r>
              <w:t>Angio Ressonância Magnética</w:t>
            </w:r>
          </w:p>
        </w:tc>
      </w:tr>
      <w:tr w:rsidR="00760A57" w14:paraId="69FF2652" w14:textId="77777777" w:rsidTr="00C73373">
        <w:tc>
          <w:tcPr>
            <w:tcW w:w="1413" w:type="dxa"/>
          </w:tcPr>
          <w:p w14:paraId="54B83A22" w14:textId="0AB588EC" w:rsidR="00760A57" w:rsidRPr="009217B4" w:rsidRDefault="00760A57" w:rsidP="009217B4">
            <w:pPr>
              <w:pStyle w:val="SemEspaamento"/>
            </w:pPr>
            <w:r w:rsidRPr="009217B4">
              <w:t>DVM</w:t>
            </w:r>
          </w:p>
        </w:tc>
        <w:tc>
          <w:tcPr>
            <w:tcW w:w="7142" w:type="dxa"/>
          </w:tcPr>
          <w:p w14:paraId="3A9B119A" w14:textId="2BB13C62" w:rsidR="00760A57" w:rsidRDefault="00760A57" w:rsidP="00C81291">
            <w:pPr>
              <w:rPr>
                <w:b/>
              </w:rPr>
            </w:pPr>
            <w:r>
              <w:t>Descompressão microvascular por craniotomia</w:t>
            </w:r>
          </w:p>
        </w:tc>
      </w:tr>
      <w:tr w:rsidR="00760A57" w14:paraId="30A908D4" w14:textId="77777777" w:rsidTr="00C73373">
        <w:tc>
          <w:tcPr>
            <w:tcW w:w="1413" w:type="dxa"/>
          </w:tcPr>
          <w:p w14:paraId="7C6E0EC6" w14:textId="0206F50E" w:rsidR="00760A57" w:rsidRPr="009217B4" w:rsidRDefault="00760A57" w:rsidP="009217B4">
            <w:pPr>
              <w:pStyle w:val="SemEspaamento"/>
            </w:pPr>
            <w:r w:rsidRPr="009217B4">
              <w:t>BC</w:t>
            </w:r>
          </w:p>
        </w:tc>
        <w:tc>
          <w:tcPr>
            <w:tcW w:w="7142" w:type="dxa"/>
          </w:tcPr>
          <w:p w14:paraId="2539ACDB" w14:textId="032B89E2" w:rsidR="00760A57" w:rsidRDefault="00760A57" w:rsidP="00C81291">
            <w:pPr>
              <w:rPr>
                <w:b/>
              </w:rPr>
            </w:pPr>
            <w:r>
              <w:t>Descompressão percutânea por balão</w:t>
            </w:r>
          </w:p>
        </w:tc>
      </w:tr>
      <w:tr w:rsidR="00760A57" w14:paraId="6FB4DDDC" w14:textId="77777777" w:rsidTr="00C73373">
        <w:tc>
          <w:tcPr>
            <w:tcW w:w="1413" w:type="dxa"/>
          </w:tcPr>
          <w:p w14:paraId="014F0999" w14:textId="77777777" w:rsidR="00760A57" w:rsidRDefault="00760A57" w:rsidP="00DD32A7">
            <w:pPr>
              <w:pStyle w:val="SemEspaamento"/>
              <w:spacing w:line="360" w:lineRule="auto"/>
            </w:pPr>
            <w:r w:rsidRPr="009217B4">
              <w:t>NT</w:t>
            </w:r>
          </w:p>
          <w:p w14:paraId="5FC47A7D" w14:textId="73E29C28" w:rsidR="00DD32A7" w:rsidRPr="009217B4" w:rsidRDefault="00DD32A7" w:rsidP="00DD32A7">
            <w:pPr>
              <w:pStyle w:val="SemEspaamento"/>
              <w:spacing w:line="360" w:lineRule="auto"/>
            </w:pPr>
            <w:r>
              <w:t>GKRS</w:t>
            </w:r>
          </w:p>
        </w:tc>
        <w:tc>
          <w:tcPr>
            <w:tcW w:w="7142" w:type="dxa"/>
          </w:tcPr>
          <w:p w14:paraId="71B07679" w14:textId="77777777" w:rsidR="00760A57" w:rsidRDefault="002B22CA" w:rsidP="00C81291">
            <w:r>
              <w:t>Neuralgia do Trigêmeo</w:t>
            </w:r>
          </w:p>
          <w:p w14:paraId="0F9C0693" w14:textId="1F2E1225" w:rsidR="00DD32A7" w:rsidRPr="00DD32A7" w:rsidRDefault="00DD32A7" w:rsidP="00C81291">
            <w:pPr>
              <w:rPr>
                <w:bCs/>
              </w:rPr>
            </w:pPr>
            <w:r>
              <w:rPr>
                <w:bCs/>
              </w:rPr>
              <w:t>Radiocirurgia por Gamma Knife</w:t>
            </w:r>
          </w:p>
        </w:tc>
      </w:tr>
      <w:tr w:rsidR="00760A57" w14:paraId="7349620E" w14:textId="77777777" w:rsidTr="00C73373">
        <w:tc>
          <w:tcPr>
            <w:tcW w:w="1413" w:type="dxa"/>
          </w:tcPr>
          <w:p w14:paraId="08B0446D" w14:textId="342AED2B" w:rsidR="00760A57" w:rsidRPr="009217B4" w:rsidRDefault="00760A57" w:rsidP="009217B4">
            <w:pPr>
              <w:pStyle w:val="SemEspaamento"/>
            </w:pPr>
            <w:r w:rsidRPr="009217B4">
              <w:t>V3</w:t>
            </w:r>
          </w:p>
        </w:tc>
        <w:tc>
          <w:tcPr>
            <w:tcW w:w="7142" w:type="dxa"/>
          </w:tcPr>
          <w:p w14:paraId="6D3DB4AE" w14:textId="5D621C61" w:rsidR="00760A57" w:rsidRDefault="002B22CA" w:rsidP="00C81291">
            <w:pPr>
              <w:rPr>
                <w:b/>
              </w:rPr>
            </w:pPr>
            <w:r>
              <w:t>Ramo mandibular</w:t>
            </w:r>
          </w:p>
        </w:tc>
      </w:tr>
      <w:tr w:rsidR="00760A57" w14:paraId="10DFCA8A" w14:textId="77777777" w:rsidTr="00C73373">
        <w:tc>
          <w:tcPr>
            <w:tcW w:w="1413" w:type="dxa"/>
          </w:tcPr>
          <w:p w14:paraId="6143B430" w14:textId="44A87A4D" w:rsidR="00760A57" w:rsidRPr="009217B4" w:rsidRDefault="00760A57" w:rsidP="009217B4">
            <w:pPr>
              <w:pStyle w:val="SemEspaamento"/>
            </w:pPr>
            <w:r w:rsidRPr="009217B4">
              <w:t>V2</w:t>
            </w:r>
          </w:p>
        </w:tc>
        <w:tc>
          <w:tcPr>
            <w:tcW w:w="7142" w:type="dxa"/>
          </w:tcPr>
          <w:p w14:paraId="7D646E13" w14:textId="54034117" w:rsidR="00760A57" w:rsidRDefault="002B22CA" w:rsidP="00C81291">
            <w:pPr>
              <w:rPr>
                <w:b/>
              </w:rPr>
            </w:pPr>
            <w:r>
              <w:t>Ramo maxilar</w:t>
            </w:r>
          </w:p>
        </w:tc>
      </w:tr>
      <w:tr w:rsidR="00760A57" w14:paraId="569B54B0" w14:textId="77777777" w:rsidTr="00C73373">
        <w:tc>
          <w:tcPr>
            <w:tcW w:w="1413" w:type="dxa"/>
          </w:tcPr>
          <w:p w14:paraId="15393503" w14:textId="24FE7FC7" w:rsidR="00760A57" w:rsidRPr="009217B4" w:rsidRDefault="00760A57" w:rsidP="009217B4">
            <w:pPr>
              <w:pStyle w:val="SemEspaamento"/>
            </w:pPr>
            <w:r w:rsidRPr="009217B4">
              <w:t>V1</w:t>
            </w:r>
          </w:p>
        </w:tc>
        <w:tc>
          <w:tcPr>
            <w:tcW w:w="7142" w:type="dxa"/>
          </w:tcPr>
          <w:p w14:paraId="4EB37BA5" w14:textId="6C021996" w:rsidR="00760A57" w:rsidRDefault="002B22CA" w:rsidP="00C81291">
            <w:pPr>
              <w:rPr>
                <w:b/>
              </w:rPr>
            </w:pPr>
            <w:r>
              <w:t>Ramo oftálmico</w:t>
            </w:r>
          </w:p>
        </w:tc>
      </w:tr>
      <w:tr w:rsidR="00760A57" w14:paraId="2B1CEB8F" w14:textId="77777777" w:rsidTr="00C73373">
        <w:tc>
          <w:tcPr>
            <w:tcW w:w="1413" w:type="dxa"/>
          </w:tcPr>
          <w:p w14:paraId="7B282432" w14:textId="7A1D5D2A" w:rsidR="00760A57" w:rsidRPr="009217B4" w:rsidRDefault="00760A57" w:rsidP="009217B4">
            <w:pPr>
              <w:pStyle w:val="SemEspaamento"/>
            </w:pPr>
            <w:r w:rsidRPr="009217B4">
              <w:t>RM</w:t>
            </w:r>
          </w:p>
        </w:tc>
        <w:tc>
          <w:tcPr>
            <w:tcW w:w="7142" w:type="dxa"/>
          </w:tcPr>
          <w:p w14:paraId="4E018375" w14:textId="011778B7" w:rsidR="00760A57" w:rsidRDefault="002B22CA" w:rsidP="00C81291">
            <w:pPr>
              <w:rPr>
                <w:b/>
              </w:rPr>
            </w:pPr>
            <w:r>
              <w:t>Ressonância magnética</w:t>
            </w:r>
          </w:p>
        </w:tc>
      </w:tr>
      <w:tr w:rsidR="00760A57" w14:paraId="589EFCCA" w14:textId="77777777" w:rsidTr="00C73373">
        <w:tc>
          <w:tcPr>
            <w:tcW w:w="1413" w:type="dxa"/>
          </w:tcPr>
          <w:p w14:paraId="251D92B7" w14:textId="5DEDB04E" w:rsidR="00760A57" w:rsidRPr="009217B4" w:rsidRDefault="00760A57" w:rsidP="009217B4">
            <w:pPr>
              <w:pStyle w:val="SemEspaamento"/>
            </w:pPr>
            <w:r w:rsidRPr="009217B4">
              <w:t>RMC</w:t>
            </w:r>
          </w:p>
        </w:tc>
        <w:tc>
          <w:tcPr>
            <w:tcW w:w="7142" w:type="dxa"/>
          </w:tcPr>
          <w:p w14:paraId="7A924647" w14:textId="55D06FD4" w:rsidR="00760A57" w:rsidRDefault="002B22CA" w:rsidP="00C81291">
            <w:pPr>
              <w:rPr>
                <w:b/>
              </w:rPr>
            </w:pPr>
            <w:r>
              <w:t>Ressonância magnética de crânio</w:t>
            </w:r>
          </w:p>
        </w:tc>
      </w:tr>
      <w:tr w:rsidR="00760A57" w14:paraId="53BFE5FA" w14:textId="77777777" w:rsidTr="00C73373">
        <w:tc>
          <w:tcPr>
            <w:tcW w:w="1413" w:type="dxa"/>
          </w:tcPr>
          <w:p w14:paraId="6A923967" w14:textId="21ACE629" w:rsidR="00760A57" w:rsidRPr="009217B4" w:rsidRDefault="00760A57" w:rsidP="009217B4">
            <w:pPr>
              <w:pStyle w:val="SemEspaamento"/>
            </w:pPr>
            <w:r w:rsidRPr="009217B4">
              <w:t>GR</w:t>
            </w:r>
          </w:p>
        </w:tc>
        <w:tc>
          <w:tcPr>
            <w:tcW w:w="7142" w:type="dxa"/>
          </w:tcPr>
          <w:p w14:paraId="06B11D5B" w14:textId="15C0349F" w:rsidR="00760A57" w:rsidRDefault="002B22CA" w:rsidP="00C81291">
            <w:pPr>
              <w:rPr>
                <w:b/>
              </w:rPr>
            </w:pPr>
            <w:r>
              <w:t>Rizotomia com glicerol</w:t>
            </w:r>
          </w:p>
        </w:tc>
      </w:tr>
      <w:tr w:rsidR="00760A57" w14:paraId="08545C09" w14:textId="77777777" w:rsidTr="00C73373">
        <w:tc>
          <w:tcPr>
            <w:tcW w:w="1413" w:type="dxa"/>
          </w:tcPr>
          <w:p w14:paraId="04B8B4EE" w14:textId="7A3154B2" w:rsidR="00760A57" w:rsidRPr="009217B4" w:rsidRDefault="00760A57" w:rsidP="009217B4">
            <w:pPr>
              <w:pStyle w:val="SemEspaamento"/>
            </w:pPr>
            <w:r w:rsidRPr="009217B4">
              <w:t>RF</w:t>
            </w:r>
          </w:p>
        </w:tc>
        <w:tc>
          <w:tcPr>
            <w:tcW w:w="7142" w:type="dxa"/>
          </w:tcPr>
          <w:p w14:paraId="3D01C7A2" w14:textId="478CD6B6" w:rsidR="00760A57" w:rsidRDefault="002B22CA" w:rsidP="00C81291">
            <w:pPr>
              <w:rPr>
                <w:b/>
              </w:rPr>
            </w:pPr>
            <w:r>
              <w:t>Termocoagulação percutânea por radiofrequência</w:t>
            </w:r>
          </w:p>
        </w:tc>
      </w:tr>
    </w:tbl>
    <w:p w14:paraId="6C4B7CA0" w14:textId="3C9DCC72" w:rsidR="000C7353" w:rsidRDefault="002B22CA" w:rsidP="00C81291">
      <w:r>
        <w:t xml:space="preserve"> </w:t>
      </w:r>
    </w:p>
    <w:p w14:paraId="26F8F4CC" w14:textId="2645BD8D" w:rsidR="002B22CA" w:rsidRDefault="00026A98" w:rsidP="00C81291">
      <w:r>
        <w:t xml:space="preserve"> </w:t>
      </w:r>
    </w:p>
    <w:p w14:paraId="5C858C75" w14:textId="77777777" w:rsidR="002B22CA" w:rsidRDefault="002B22CA" w:rsidP="00C81291">
      <w:r>
        <w:br w:type="page"/>
      </w:r>
    </w:p>
    <w:p w14:paraId="37D3F487" w14:textId="4217F270" w:rsidR="000C7353" w:rsidRPr="00C73373" w:rsidRDefault="00026A98" w:rsidP="00C73373">
      <w:pPr>
        <w:jc w:val="center"/>
        <w:rPr>
          <w:b/>
          <w:bCs/>
          <w:sz w:val="24"/>
          <w:szCs w:val="24"/>
        </w:rPr>
      </w:pPr>
      <w:r w:rsidRPr="00C73373">
        <w:rPr>
          <w:b/>
          <w:bCs/>
          <w:sz w:val="24"/>
          <w:szCs w:val="24"/>
        </w:rPr>
        <w:lastRenderedPageBreak/>
        <w:t>SUMÁRIO</w:t>
      </w:r>
    </w:p>
    <w:p w14:paraId="1E8BE410" w14:textId="77777777" w:rsidR="009217B4" w:rsidRPr="00ED3A8A" w:rsidRDefault="00026A98" w:rsidP="00C81291">
      <w:pPr>
        <w:rPr>
          <w:sz w:val="24"/>
          <w:szCs w:val="24"/>
        </w:rPr>
      </w:pPr>
      <w:r w:rsidRPr="00ED3A8A">
        <w:rPr>
          <w:sz w:val="24"/>
          <w:szCs w:val="24"/>
        </w:rPr>
        <w:t xml:space="preserve"> </w:t>
      </w:r>
    </w:p>
    <w:p w14:paraId="4ECDC747" w14:textId="63924B45" w:rsidR="00435724" w:rsidRPr="00435724" w:rsidRDefault="009217B4">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r w:rsidRPr="00435724">
        <w:rPr>
          <w:rFonts w:ascii="Arial" w:hAnsi="Arial" w:cs="Arial"/>
          <w:sz w:val="24"/>
          <w:szCs w:val="24"/>
        </w:rPr>
        <w:fldChar w:fldCharType="begin"/>
      </w:r>
      <w:r w:rsidRPr="00435724">
        <w:rPr>
          <w:rFonts w:ascii="Arial" w:hAnsi="Arial" w:cs="Arial"/>
          <w:sz w:val="24"/>
          <w:szCs w:val="24"/>
        </w:rPr>
        <w:instrText xml:space="preserve"> TOC \o "1-3" \h \z \u </w:instrText>
      </w:r>
      <w:r w:rsidRPr="00435724">
        <w:rPr>
          <w:rFonts w:ascii="Arial" w:hAnsi="Arial" w:cs="Arial"/>
          <w:sz w:val="24"/>
          <w:szCs w:val="24"/>
        </w:rPr>
        <w:fldChar w:fldCharType="separate"/>
      </w:r>
      <w:hyperlink w:anchor="_Toc151583657" w:history="1">
        <w:r w:rsidR="00435724" w:rsidRPr="00435724">
          <w:rPr>
            <w:rStyle w:val="Hyperlink"/>
            <w:rFonts w:ascii="Arial" w:hAnsi="Arial" w:cs="Arial"/>
            <w:noProof/>
            <w:sz w:val="24"/>
            <w:szCs w:val="24"/>
          </w:rPr>
          <w:t>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RODUÇ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9</w:t>
        </w:r>
        <w:r w:rsidR="00435724" w:rsidRPr="00435724">
          <w:rPr>
            <w:rFonts w:ascii="Arial" w:hAnsi="Arial" w:cs="Arial"/>
            <w:noProof/>
            <w:webHidden/>
            <w:sz w:val="24"/>
            <w:szCs w:val="24"/>
          </w:rPr>
          <w:fldChar w:fldCharType="end"/>
        </w:r>
      </w:hyperlink>
    </w:p>
    <w:p w14:paraId="4762C45C" w14:textId="6ED4F7C8"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58" w:history="1">
        <w:r w:rsidR="00435724" w:rsidRPr="00435724">
          <w:rPr>
            <w:rStyle w:val="Hyperlink"/>
            <w:rFonts w:ascii="Arial" w:hAnsi="Arial" w:cs="Arial"/>
            <w:noProof/>
            <w:sz w:val="24"/>
            <w:szCs w:val="24"/>
          </w:rPr>
          <w:t>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MÉTOD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8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3313E7E5" w14:textId="69D383CE"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59" w:history="1">
        <w:r w:rsidR="00435724" w:rsidRPr="00435724">
          <w:rPr>
            <w:rStyle w:val="Hyperlink"/>
            <w:rFonts w:ascii="Arial" w:hAnsi="Arial" w:cs="Arial"/>
            <w:noProof/>
            <w:sz w:val="24"/>
            <w:szCs w:val="24"/>
          </w:rPr>
          <w:t>2.1.</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formações do paciente</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59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1DB41A4E" w14:textId="20643823"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0" w:history="1">
        <w:r w:rsidR="00435724" w:rsidRPr="00435724">
          <w:rPr>
            <w:rStyle w:val="Hyperlink"/>
            <w:rFonts w:ascii="Arial" w:hAnsi="Arial" w:cs="Arial"/>
            <w:noProof/>
            <w:sz w:val="24"/>
            <w:szCs w:val="24"/>
          </w:rPr>
          <w:t>2.2.</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chados clínic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0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2161DB35" w14:textId="5A5EA826"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1" w:history="1">
        <w:r w:rsidR="00435724" w:rsidRPr="00435724">
          <w:rPr>
            <w:rStyle w:val="Hyperlink"/>
            <w:rFonts w:ascii="Arial" w:hAnsi="Arial" w:cs="Arial"/>
            <w:noProof/>
            <w:sz w:val="24"/>
            <w:szCs w:val="24"/>
          </w:rPr>
          <w:t>2.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Linha do temp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1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1</w:t>
        </w:r>
        <w:r w:rsidR="00435724" w:rsidRPr="00435724">
          <w:rPr>
            <w:rFonts w:ascii="Arial" w:hAnsi="Arial" w:cs="Arial"/>
            <w:noProof/>
            <w:webHidden/>
            <w:sz w:val="24"/>
            <w:szCs w:val="24"/>
          </w:rPr>
          <w:fldChar w:fldCharType="end"/>
        </w:r>
      </w:hyperlink>
    </w:p>
    <w:p w14:paraId="422354EC" w14:textId="1D010044"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2" w:history="1">
        <w:r w:rsidR="00435724" w:rsidRPr="00435724">
          <w:rPr>
            <w:rStyle w:val="Hyperlink"/>
            <w:rFonts w:ascii="Arial" w:hAnsi="Arial" w:cs="Arial"/>
            <w:noProof/>
            <w:sz w:val="24"/>
            <w:szCs w:val="24"/>
          </w:rPr>
          <w:t>2.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Avaliação diagnós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2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607DC550" w14:textId="02935BD0"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3" w:history="1">
        <w:r w:rsidR="00435724" w:rsidRPr="00435724">
          <w:rPr>
            <w:rStyle w:val="Hyperlink"/>
            <w:rFonts w:ascii="Arial" w:hAnsi="Arial" w:cs="Arial"/>
            <w:noProof/>
            <w:sz w:val="24"/>
            <w:szCs w:val="24"/>
          </w:rPr>
          <w:t>2.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Intervenção terapêutica</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3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2</w:t>
        </w:r>
        <w:r w:rsidR="00435724" w:rsidRPr="00435724">
          <w:rPr>
            <w:rFonts w:ascii="Arial" w:hAnsi="Arial" w:cs="Arial"/>
            <w:noProof/>
            <w:webHidden/>
            <w:sz w:val="24"/>
            <w:szCs w:val="24"/>
          </w:rPr>
          <w:fldChar w:fldCharType="end"/>
        </w:r>
      </w:hyperlink>
    </w:p>
    <w:p w14:paraId="54077743" w14:textId="689DBEFB" w:rsidR="00435724" w:rsidRPr="00435724" w:rsidRDefault="00000000">
      <w:pPr>
        <w:pStyle w:val="Sumrio1"/>
        <w:tabs>
          <w:tab w:val="left" w:pos="1320"/>
          <w:tab w:val="right" w:leader="dot" w:pos="9622"/>
        </w:tabs>
        <w:rPr>
          <w:rFonts w:ascii="Arial" w:eastAsiaTheme="minorEastAsia" w:hAnsi="Arial" w:cs="Arial"/>
          <w:b w:val="0"/>
          <w:bCs w:val="0"/>
          <w:caps w:val="0"/>
          <w:noProof/>
          <w:color w:val="auto"/>
          <w:kern w:val="0"/>
          <w:sz w:val="24"/>
          <w:szCs w:val="24"/>
          <w14:ligatures w14:val="none"/>
        </w:rPr>
      </w:pPr>
      <w:hyperlink w:anchor="_Toc151583664" w:history="1">
        <w:r w:rsidR="00435724" w:rsidRPr="00435724">
          <w:rPr>
            <w:rStyle w:val="Hyperlink"/>
            <w:rFonts w:ascii="Arial" w:hAnsi="Arial" w:cs="Arial"/>
            <w:noProof/>
            <w:sz w:val="24"/>
            <w:szCs w:val="24"/>
          </w:rPr>
          <w:t>2.6.</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Seguimento e desfecho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4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3D772014" w14:textId="4B2C562C"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5" w:history="1">
        <w:r w:rsidR="00435724" w:rsidRPr="00435724">
          <w:rPr>
            <w:rStyle w:val="Hyperlink"/>
            <w:rFonts w:ascii="Arial" w:hAnsi="Arial" w:cs="Arial"/>
            <w:noProof/>
            <w:sz w:val="24"/>
            <w:szCs w:val="24"/>
          </w:rPr>
          <w:t>3.</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DISCUS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5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3</w:t>
        </w:r>
        <w:r w:rsidR="00435724" w:rsidRPr="00435724">
          <w:rPr>
            <w:rFonts w:ascii="Arial" w:hAnsi="Arial" w:cs="Arial"/>
            <w:noProof/>
            <w:webHidden/>
            <w:sz w:val="24"/>
            <w:szCs w:val="24"/>
          </w:rPr>
          <w:fldChar w:fldCharType="end"/>
        </w:r>
      </w:hyperlink>
    </w:p>
    <w:p w14:paraId="1E1677D5" w14:textId="53ACEC12"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6" w:history="1">
        <w:r w:rsidR="00435724" w:rsidRPr="00435724">
          <w:rPr>
            <w:rStyle w:val="Hyperlink"/>
            <w:rFonts w:ascii="Arial" w:hAnsi="Arial" w:cs="Arial"/>
            <w:noProof/>
            <w:sz w:val="24"/>
            <w:szCs w:val="24"/>
          </w:rPr>
          <w:t>4.</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CONCLUSÃO</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6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6</w:t>
        </w:r>
        <w:r w:rsidR="00435724" w:rsidRPr="00435724">
          <w:rPr>
            <w:rFonts w:ascii="Arial" w:hAnsi="Arial" w:cs="Arial"/>
            <w:noProof/>
            <w:webHidden/>
            <w:sz w:val="24"/>
            <w:szCs w:val="24"/>
          </w:rPr>
          <w:fldChar w:fldCharType="end"/>
        </w:r>
      </w:hyperlink>
    </w:p>
    <w:p w14:paraId="5EFFF4AD" w14:textId="0357212D" w:rsidR="00435724" w:rsidRPr="00435724" w:rsidRDefault="00000000">
      <w:pPr>
        <w:pStyle w:val="Sumrio1"/>
        <w:tabs>
          <w:tab w:val="left" w:pos="1100"/>
          <w:tab w:val="right" w:leader="dot" w:pos="9622"/>
        </w:tabs>
        <w:rPr>
          <w:rFonts w:ascii="Arial" w:eastAsiaTheme="minorEastAsia" w:hAnsi="Arial" w:cs="Arial"/>
          <w:b w:val="0"/>
          <w:bCs w:val="0"/>
          <w:caps w:val="0"/>
          <w:noProof/>
          <w:color w:val="auto"/>
          <w:kern w:val="0"/>
          <w:sz w:val="24"/>
          <w:szCs w:val="24"/>
          <w14:ligatures w14:val="none"/>
        </w:rPr>
      </w:pPr>
      <w:hyperlink w:anchor="_Toc151583667" w:history="1">
        <w:r w:rsidR="00435724" w:rsidRPr="00435724">
          <w:rPr>
            <w:rStyle w:val="Hyperlink"/>
            <w:rFonts w:ascii="Arial" w:hAnsi="Arial" w:cs="Arial"/>
            <w:noProof/>
            <w:sz w:val="24"/>
            <w:szCs w:val="24"/>
          </w:rPr>
          <w:t>5.</w:t>
        </w:r>
        <w:r w:rsidR="00435724" w:rsidRPr="00435724">
          <w:rPr>
            <w:rFonts w:ascii="Arial" w:eastAsiaTheme="minorEastAsia" w:hAnsi="Arial" w:cs="Arial"/>
            <w:b w:val="0"/>
            <w:bCs w:val="0"/>
            <w:caps w:val="0"/>
            <w:noProof/>
            <w:color w:val="auto"/>
            <w:kern w:val="0"/>
            <w:sz w:val="24"/>
            <w:szCs w:val="24"/>
            <w14:ligatures w14:val="none"/>
          </w:rPr>
          <w:tab/>
        </w:r>
        <w:r w:rsidR="00435724" w:rsidRPr="00435724">
          <w:rPr>
            <w:rStyle w:val="Hyperlink"/>
            <w:rFonts w:ascii="Arial" w:hAnsi="Arial" w:cs="Arial"/>
            <w:noProof/>
            <w:sz w:val="24"/>
            <w:szCs w:val="24"/>
          </w:rPr>
          <w:t>REFERÊNCIAS BIBLIOGRÁFICAS</w:t>
        </w:r>
        <w:r w:rsidR="00435724" w:rsidRPr="00435724">
          <w:rPr>
            <w:rFonts w:ascii="Arial" w:hAnsi="Arial" w:cs="Arial"/>
            <w:noProof/>
            <w:webHidden/>
            <w:sz w:val="24"/>
            <w:szCs w:val="24"/>
          </w:rPr>
          <w:tab/>
        </w:r>
        <w:r w:rsidR="00435724" w:rsidRPr="00435724">
          <w:rPr>
            <w:rFonts w:ascii="Arial" w:hAnsi="Arial" w:cs="Arial"/>
            <w:noProof/>
            <w:webHidden/>
            <w:sz w:val="24"/>
            <w:szCs w:val="24"/>
          </w:rPr>
          <w:fldChar w:fldCharType="begin"/>
        </w:r>
        <w:r w:rsidR="00435724" w:rsidRPr="00435724">
          <w:rPr>
            <w:rFonts w:ascii="Arial" w:hAnsi="Arial" w:cs="Arial"/>
            <w:noProof/>
            <w:webHidden/>
            <w:sz w:val="24"/>
            <w:szCs w:val="24"/>
          </w:rPr>
          <w:instrText xml:space="preserve"> PAGEREF _Toc151583667 \h </w:instrText>
        </w:r>
        <w:r w:rsidR="00435724" w:rsidRPr="00435724">
          <w:rPr>
            <w:rFonts w:ascii="Arial" w:hAnsi="Arial" w:cs="Arial"/>
            <w:noProof/>
            <w:webHidden/>
            <w:sz w:val="24"/>
            <w:szCs w:val="24"/>
          </w:rPr>
        </w:r>
        <w:r w:rsidR="00435724" w:rsidRPr="00435724">
          <w:rPr>
            <w:rFonts w:ascii="Arial" w:hAnsi="Arial" w:cs="Arial"/>
            <w:noProof/>
            <w:webHidden/>
            <w:sz w:val="24"/>
            <w:szCs w:val="24"/>
          </w:rPr>
          <w:fldChar w:fldCharType="separate"/>
        </w:r>
        <w:r w:rsidR="00435724" w:rsidRPr="00435724">
          <w:rPr>
            <w:rFonts w:ascii="Arial" w:hAnsi="Arial" w:cs="Arial"/>
            <w:noProof/>
            <w:webHidden/>
            <w:sz w:val="24"/>
            <w:szCs w:val="24"/>
          </w:rPr>
          <w:t>17</w:t>
        </w:r>
        <w:r w:rsidR="00435724" w:rsidRPr="00435724">
          <w:rPr>
            <w:rFonts w:ascii="Arial" w:hAnsi="Arial" w:cs="Arial"/>
            <w:noProof/>
            <w:webHidden/>
            <w:sz w:val="24"/>
            <w:szCs w:val="24"/>
          </w:rPr>
          <w:fldChar w:fldCharType="end"/>
        </w:r>
      </w:hyperlink>
    </w:p>
    <w:p w14:paraId="59589E48" w14:textId="1C5A89EF" w:rsidR="000C7353" w:rsidRDefault="009217B4" w:rsidP="00C81291">
      <w:r w:rsidRPr="00435724">
        <w:rPr>
          <w:sz w:val="24"/>
          <w:szCs w:val="24"/>
        </w:rPr>
        <w:fldChar w:fldCharType="end"/>
      </w:r>
    </w:p>
    <w:p w14:paraId="37B498F8" w14:textId="77777777" w:rsidR="009217B4" w:rsidRDefault="009217B4" w:rsidP="00C81291"/>
    <w:p w14:paraId="5FA08AB7" w14:textId="77777777" w:rsidR="009217B4" w:rsidRDefault="009217B4">
      <w:pPr>
        <w:spacing w:after="0" w:line="240" w:lineRule="auto"/>
        <w:ind w:left="0" w:right="0" w:firstLine="0"/>
        <w:jc w:val="left"/>
      </w:pPr>
      <w:r>
        <w:br w:type="page"/>
      </w:r>
    </w:p>
    <w:p w14:paraId="2C95F882" w14:textId="22F95DA2" w:rsidR="000C7353" w:rsidRDefault="00026A98" w:rsidP="000E5AF0">
      <w:pPr>
        <w:pStyle w:val="Ttulo1"/>
      </w:pPr>
      <w:bookmarkStart w:id="0" w:name="_Toc151583657"/>
      <w:r>
        <w:lastRenderedPageBreak/>
        <w:t>INTRODUÇÃO</w:t>
      </w:r>
      <w:bookmarkEnd w:id="0"/>
      <w:r>
        <w:t xml:space="preserve"> </w:t>
      </w:r>
    </w:p>
    <w:p w14:paraId="0498FDC9" w14:textId="2399844A" w:rsidR="00400A76" w:rsidRDefault="00400A76" w:rsidP="00400A76">
      <w:r>
        <w:t>A neuralgia do trigêmeo (NT) é um dos distúrbios da dor facial neurológica mais debilitante. É classicamente defin</w:t>
      </w:r>
      <w:r w:rsidR="00EC09F9">
        <w:t>id</w:t>
      </w:r>
      <w:r>
        <w:t xml:space="preserve">a por episódios paroxísticos de dor aguda e lancinante com exacerbações e remissões, nas áreas inervadas pelo trigêmeo, normalmente desencadeada por estímulos táteis, sendo dor idiopática e sem déficit neurológico ou lesão de massa na ressonância magnética </w:t>
      </w:r>
      <w:r w:rsidR="00024449">
        <w:t xml:space="preserve">de crânio </w:t>
      </w:r>
      <w:r>
        <w:t>(RM</w:t>
      </w:r>
      <w:r w:rsidR="00024449">
        <w:t>C</w:t>
      </w:r>
      <w:r>
        <w:t>)</w:t>
      </w:r>
      <w:r w:rsidR="00715ACF">
        <w:t xml:space="preserve"> </w:t>
      </w:r>
      <w:r>
        <w:fldChar w:fldCharType="begin"/>
      </w:r>
      <w:r w:rsidR="00F55415">
        <w:instrText xml:space="preserve"> ADDIN ZOTERO_ITEM CSL_CITATION {"citationID":"6UVdJ8gz","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fldChar w:fldCharType="separate"/>
      </w:r>
      <w:r w:rsidR="00E54BE4" w:rsidRPr="00E54BE4">
        <w:t>(1)</w:t>
      </w:r>
      <w:r>
        <w:fldChar w:fldCharType="end"/>
      </w:r>
      <w:r>
        <w:t xml:space="preserve">. </w:t>
      </w:r>
    </w:p>
    <w:p w14:paraId="4ABA2BD0" w14:textId="51FE66BE" w:rsidR="004F7697" w:rsidRDefault="008D6294" w:rsidP="00205879">
      <w:r>
        <w:t>O nervo</w:t>
      </w:r>
      <w:r w:rsidR="00C80555">
        <w:t xml:space="preserve"> trigêmeo é um nervo </w:t>
      </w:r>
      <w:r w:rsidR="00BC44CE">
        <w:t>m</w:t>
      </w:r>
      <w:r w:rsidR="00C80555">
        <w:t>isto, sendo o componente sensitivo</w:t>
      </w:r>
      <w:r w:rsidR="0059732C">
        <w:t xml:space="preserve"> consideravelmente maior. Possui</w:t>
      </w:r>
      <w:r w:rsidR="00ED05EF">
        <w:t xml:space="preserve"> uma raiz sensitiva e uma raiz motora. A raiz </w:t>
      </w:r>
      <w:r w:rsidR="000B245C">
        <w:t>sensitiva</w:t>
      </w:r>
      <w:r w:rsidR="00ED05EF">
        <w:t xml:space="preserve"> é formada pelos prolongamentos centrais</w:t>
      </w:r>
      <w:r w:rsidR="000B245C">
        <w:t xml:space="preserve"> dos neurônios sensitivos, situados no gânglio trigeminal</w:t>
      </w:r>
      <w:r w:rsidR="00205879">
        <w:t>.</w:t>
      </w:r>
      <w:r w:rsidR="00386ED6">
        <w:t xml:space="preserve"> Os prolongamentos periféricos dos neurônios sensitivos</w:t>
      </w:r>
      <w:r w:rsidR="004B2842">
        <w:t xml:space="preserve"> do gânglio trigeminal formam, distalmente ao gânglio</w:t>
      </w:r>
      <w:r w:rsidR="00550EAD">
        <w:t xml:space="preserve">, os três ramos ou </w:t>
      </w:r>
      <w:r w:rsidR="003665B4">
        <w:t>divisões do Trig</w:t>
      </w:r>
      <w:r w:rsidR="009F1568">
        <w:t>êmeo:</w:t>
      </w:r>
      <w:r w:rsidR="00190B21">
        <w:t xml:space="preserve"> nervo oftálmico (V1), nervo maxilar (V2) e nervo mandibular (V3)</w:t>
      </w:r>
      <w:r w:rsidR="008E5F39">
        <w:t>, responsáveis pela sensibilidade somática de grande parte da cabeça</w:t>
      </w:r>
      <w:r w:rsidR="00A150B9">
        <w:t>, através das fibras que se classificam como aferentes somáticas gerais</w:t>
      </w:r>
      <w:r w:rsidR="00205879">
        <w:t xml:space="preserve">. </w:t>
      </w:r>
      <w:r w:rsidR="004F7697">
        <w:t xml:space="preserve">A Raiz motora do </w:t>
      </w:r>
      <w:r w:rsidR="003250EE">
        <w:t xml:space="preserve">Trigêmeo é </w:t>
      </w:r>
      <w:r w:rsidR="00896AF4">
        <w:t>constituída</w:t>
      </w:r>
      <w:r w:rsidR="003250EE">
        <w:t xml:space="preserve"> de fibras que acompanham</w:t>
      </w:r>
      <w:r w:rsidR="00DB6D72">
        <w:t xml:space="preserve"> o nervo mandibular, distribuindo-se aos músculos mastigatórios</w:t>
      </w:r>
      <w:r w:rsidR="00F55415">
        <w:fldChar w:fldCharType="begin"/>
      </w:r>
      <w:r w:rsidR="00F55415">
        <w:instrText xml:space="preserve"> ADDIN ZOTERO_ITEM CSL_CITATION {"citationID":"GgFy9pHd","properties":{"formattedCitation":"(2)","plainCitation":"(2)","noteIndex":0},"citationItems":[{"id":2980,"uris":["http://zotero.org/users/10339151/items/BLS86ME7"],"itemData":{"id":2980,"type":"book","publisher":"Atheneu","source":"Google Scholar","title":"Neuroanatomia funcional","URL":"https://ria.ufrn.br/handle/123456789/2178","author":[{"family":"Machado","given":"Angelo"},{"family":"Haertel","given":"Lucia Machado"}],"accessed":{"date-parts":[["2023",11,8]]},"issued":{"date-parts":[["2013"]]}}}],"schema":"https://github.com/citation-style-language/schema/raw/master/csl-citation.json"} </w:instrText>
      </w:r>
      <w:r w:rsidR="00F55415">
        <w:fldChar w:fldCharType="separate"/>
      </w:r>
      <w:r w:rsidR="00F55415" w:rsidRPr="00F55415">
        <w:t>(2)</w:t>
      </w:r>
      <w:r w:rsidR="00F55415">
        <w:fldChar w:fldCharType="end"/>
      </w:r>
      <w:r w:rsidR="00896AF4">
        <w:t>.</w:t>
      </w:r>
      <w:r w:rsidR="00B62177">
        <w:t xml:space="preserve"> </w:t>
      </w:r>
    </w:p>
    <w:p w14:paraId="15781E07" w14:textId="330B0FBD" w:rsidR="000C7353" w:rsidRDefault="00026A98" w:rsidP="00C81291">
      <w:r>
        <w:t>Embora não represente uma ameaça à vida e seja assintomática entre os episódios, a NT pode afetar seriamente a qualidade de vida de um paciente e prejudicar suas atividades diárias.  A incidência da NT no mundo é de 4</w:t>
      </w:r>
      <w:r w:rsidR="00F735B0">
        <w:t>,3</w:t>
      </w:r>
      <w:r w:rsidR="00662966">
        <w:t xml:space="preserve"> </w:t>
      </w:r>
      <w:r>
        <w:t>-</w:t>
      </w:r>
      <w:r w:rsidR="00662966">
        <w:t xml:space="preserve"> </w:t>
      </w:r>
      <w:r>
        <w:t>27 casos por 100.000 indivíduos</w:t>
      </w:r>
      <w:r w:rsidR="00E54BE4">
        <w:fldChar w:fldCharType="begin"/>
      </w:r>
      <w:r w:rsidR="00E54BE4">
        <w:instrText xml:space="preserve"> ADDIN ZOTERO_ITEM CSL_CITATION {"citationID":"IupnIMUw","properties":{"formattedCitation":"(3)","plainCitation":"(3)","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schema":"https://github.com/citation-style-language/schema/raw/master/csl-citation.json"} </w:instrText>
      </w:r>
      <w:r w:rsidR="00E54BE4">
        <w:fldChar w:fldCharType="separate"/>
      </w:r>
      <w:r w:rsidR="00E54BE4" w:rsidRPr="00E54BE4">
        <w:t>(3)</w:t>
      </w:r>
      <w:r w:rsidR="00E54BE4">
        <w:fldChar w:fldCharType="end"/>
      </w:r>
      <w:r w:rsidR="001E0A11">
        <w:rPr>
          <w:vertAlign w:val="superscript"/>
        </w:rPr>
        <w:t xml:space="preserve"> </w:t>
      </w:r>
      <w:r>
        <w:t>e afeta mais comumente pacientes com mais de 50 anos de idade, de acordo com estudos epidemiológicos</w:t>
      </w:r>
      <w:r w:rsidR="00E54BE4">
        <w:fldChar w:fldCharType="begin"/>
      </w:r>
      <w:r w:rsidR="00E54BE4">
        <w:instrText xml:space="preserve"> ADDIN ZOTERO_ITEM CSL_CITATION {"citationID":"E54H4QEP","properties":{"formattedCitation":"(3,4)","plainCitation":"(3,4)","noteIndex":0},"citationItems":[{"id":2996,"uris":["http://zotero.org/users/10339151/items/S6DD3HDX"],"itemData":{"id":2996,"type":"chapter","container-title":"Evidence</w:instrText>
      </w:r>
      <w:r w:rsidR="00E54BE4">
        <w:rPr>
          <w:rFonts w:ascii="Cambria Math" w:hAnsi="Cambria Math" w:cs="Cambria Math"/>
        </w:rPr>
        <w:instrText>‐</w:instrText>
      </w:r>
      <w:r w:rsidR="00E54BE4">
        <w:instrText xml:space="preserve">Based Interventional Pain Medicine","edition":"1","ISBN":"978-0-470-67130-6","language":"en","note":"DOI: 10.1002/9781119968375.ch1","page":"1-7","publisher":"Wiley","source":"DOI.org (Crossref)","title":"Trigeminal Neuralgia","URL":"https://onlinelibrary.wiley.com/doi/10.1002/9781119968375.ch1","editor":[{"family":"Van Zundert","given":"Jan"},{"family":"Patijn","given":"Jacob"},{"family":"Hartrick","given":"Craig T."},{"family":"Lataster","given":"Arno"},{"family":"Huygen","given":"Frank J. P. M."},{"family":"Mekhail","given":"Nagy"},{"family":"Van Kleef","given":"Maarten"}],"author":[{"family":"Van Kleef","given":"Maarten"},{"family":"Van Genderen","given":"Wilco E."},{"family":"Narouze","given":"Samer"},{"family":"Nurmikko","given":"Turo J."},{"family":"Van Zundert","given":"Jan"},{"family":"Geurts","given":"José W."},{"family":"Mekhail","given":"Nagy"}],"accessed":{"date-parts":[["2023",11,24]]},"issued":{"date-parts":[["2011",12,2]]}},"label":"page"},{"id":2998,"uris":["http://zotero.org/users/10339151/items/GUR9R892"],"itemData":{"id":2998,"type":"article-journal","container-title":"Brain","issue":"4","note":"publisher: Oxford University Press","page":"665–676","source":"Google Scholar","title":"The incidence and lifetime prevalence of neurological disorders in a prospective community-based study in the UK","volume":"123","author":[{"family":"MacDonald","given":"B. K."},{"family":"Cockerell","given":"O. C."},{"family":"Sander","given":"JWAS"},{"family":"Shorvon","given":"S. D."}],"issued":{"date-parts":[["2000"]]}},"label":"page"}],"schema":"https://github.com/citation-style-language/schema/raw/master/csl-citation.json"} </w:instrText>
      </w:r>
      <w:r w:rsidR="00E54BE4">
        <w:fldChar w:fldCharType="separate"/>
      </w:r>
      <w:r w:rsidR="00E54BE4" w:rsidRPr="00E54BE4">
        <w:t>(3,4)</w:t>
      </w:r>
      <w:r w:rsidR="00E54BE4">
        <w:fldChar w:fldCharType="end"/>
      </w:r>
      <w:r w:rsidR="00E54BE4">
        <w:t>.</w:t>
      </w:r>
      <w:r w:rsidR="00A44EA2">
        <w:t xml:space="preserve"> </w:t>
      </w:r>
    </w:p>
    <w:p w14:paraId="3C24B515" w14:textId="05EFAA1E" w:rsidR="000C7353" w:rsidRDefault="00026A98" w:rsidP="00677CDF">
      <w:r>
        <w:t xml:space="preserve"> A maior parte dos casos de dor (aproximadamente 95%) ocorre na distribuição maxilar (V2) ou mandibular (V3) do nervo, já a distribuição do ramo oftálmico (V1) isolada é responsável apenas por 4% dos episódios</w:t>
      </w:r>
      <w:r w:rsidR="00A44EA2">
        <w:fldChar w:fldCharType="begin"/>
      </w:r>
      <w:r w:rsidR="00A44EA2">
        <w:instrText xml:space="preserve"> ADDIN ZOTERO_ITEM CSL_CITATION {"citationID":"rR7vKuDE","properties":{"formattedCitation":"(1)","plainCitation":"(1)","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rsidR="00A44EA2">
        <w:fldChar w:fldCharType="separate"/>
      </w:r>
      <w:r w:rsidR="00E54BE4" w:rsidRPr="00E54BE4">
        <w:t>(1)</w:t>
      </w:r>
      <w:r w:rsidR="00A44EA2">
        <w:fldChar w:fldCharType="end"/>
      </w:r>
      <w:r>
        <w:t xml:space="preserve">. </w:t>
      </w:r>
    </w:p>
    <w:p w14:paraId="3550B9B7" w14:textId="4393DEE1"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A compressão neurovascular é um mecanismo importante na fisiopatologia da NT clássica. Acredita-se que um vaso sanguíneo, veia ou artéria (na cisterna cerebelopontina), causa compressão local proximal na raiz trigeminal sensitiva perto do tronco cerebral (REZ</w:t>
      </w:r>
      <w:r w:rsidR="004F2861">
        <w:rPr>
          <w:rFonts w:ascii="Helvetica" w:hAnsi="Helvetica"/>
        </w:rPr>
        <w:t>-root entry zone</w:t>
      </w:r>
      <w:r w:rsidRPr="00AA4665">
        <w:rPr>
          <w:rFonts w:ascii="Helvetica" w:hAnsi="Helvetica"/>
        </w:rPr>
        <w:t>). A transição da bainha de mielina da</w:t>
      </w:r>
      <w:r w:rsidR="004F2861">
        <w:rPr>
          <w:rFonts w:ascii="Helvetica" w:hAnsi="Helvetica"/>
        </w:rPr>
        <w:t>s</w:t>
      </w:r>
      <w:r w:rsidRPr="00AA4665">
        <w:rPr>
          <w:rFonts w:ascii="Helvetica" w:hAnsi="Helvetica"/>
        </w:rPr>
        <w:t xml:space="preserve"> célula</w:t>
      </w:r>
      <w:r w:rsidR="004F2861">
        <w:rPr>
          <w:rFonts w:ascii="Helvetica" w:hAnsi="Helvetica"/>
        </w:rPr>
        <w:t>s</w:t>
      </w:r>
      <w:r w:rsidRPr="00AA4665">
        <w:rPr>
          <w:rFonts w:ascii="Helvetica" w:hAnsi="Helvetica"/>
        </w:rPr>
        <w:t xml:space="preserve"> de Schwann periférica</w:t>
      </w:r>
      <w:r w:rsidR="004F2861">
        <w:rPr>
          <w:rFonts w:ascii="Helvetica" w:hAnsi="Helvetica"/>
        </w:rPr>
        <w:t>s</w:t>
      </w:r>
      <w:r w:rsidRPr="00AA4665">
        <w:rPr>
          <w:rFonts w:ascii="Helvetica" w:hAnsi="Helvetica"/>
        </w:rPr>
        <w:t xml:space="preserve"> para a bainha de mielina oligodendroglia central representa uma lacuna anatômica, e o contato neurovascular torna essa zona mais suscetível à </w:t>
      </w:r>
      <w:r w:rsidR="003267B0" w:rsidRPr="00AA4665">
        <w:rPr>
          <w:rFonts w:ascii="Helvetica" w:hAnsi="Helvetica"/>
        </w:rPr>
        <w:t>desmielinização</w:t>
      </w:r>
      <w:r w:rsidR="00F55415">
        <w:rPr>
          <w:rFonts w:ascii="Helvetica" w:hAnsi="Helvetica"/>
        </w:rPr>
        <w:fldChar w:fldCharType="begin"/>
      </w:r>
      <w:r w:rsidR="00E54BE4">
        <w:rPr>
          <w:rFonts w:ascii="Helvetica" w:hAnsi="Helvetica"/>
        </w:rPr>
        <w:instrText xml:space="preserve"> ADDIN ZOTERO_ITEM CSL_CITATION {"citationID":"z4DkvUQ7","properties":{"formattedCitation":"(5\\uc0\\u8211{}7)","plainCitation":"(5–7)","noteIndex":0},"citationItems":[{"id":2981,"uris":["http://zotero.org/users/10339151/items/8IBKBSAK"],"itemData":{"id":2981,"type":"article-journal","container-title":"Brain","DOI":"10.1093/brain/124.12.2347","ISSN":"14602156","issue":"12","page":"2347-2360","source":"DOI.org (Crossref)","title":"Trigeminal neuralgia: Pathology and pathogenesis","title-short":"Trigeminal neuralgia","volume":"124","author":[{"family":"Love","given":"S."}],"issued":{"date-parts":[["2001",12,1]]}},"label":"page"},{"id":2983,"uris":["http://zotero.org/users/10339151/items/J4H6L68G"],"itemData":{"id":2983,"type":"article-journal","container-title":"Stereotactic and Functional Neurosurgery","DOI":"10.1159/000099920","ISSN":"1011-6125, 1423-0372","issue":"1-4","journalAbbreviation":"Stereotact Funct Neurosurg","language":"en","page":"182-186","source":"DOI.org (Crossref)","title":"An Electron-Microscopic Analysis of Biopsy Samples of the Trigeminal Root Taken during Microvascular Decompressive Surgery","volume":"68","author":[{"family":"Rappaport","given":"Z. Harry"},{"family":"Govrin-Lippmann","given":"Ruth"},{"family":"Devor","given":"Marshall"}],"issued":{"date-parts":[["1997"]]}}},{"id":2982,"uris":["http://zotero.org/users/10339151/items/2AT8HNCR"],"itemData":{"id":2982,"type":"article-journal","abstract":"Objective.—To examine the possible pathological changes of the trigeminal vasculature in patients with neuralgia.\n            Background.—Such a study has never been performed before. The alterations of the trigeminal vessels could have important pathophysiological implications in the trigeminal neuralgia pathogenesis.\n            Methods.—The biopsy specimens for the electronmicroscopic (EM) and immunohistochemical examination were taken during a partial rhizotomy in 6 patients with trigeminal neuralgia and in 2 persons with trigeminal neuropathy. In addition, the 32 normal trigeminal nerves were used as the control specimens.\n            Results.—The vascular pathological alterations were noticed in 3 out of 6 neuralgia patients. The EM study revealed signs of apoptosis or degeneration, respectively, of some endothelial and smooth muscle cells in the wall of the trigeminal arterioles. The immune reactions against CD31, CD34, and α</w:instrText>
      </w:r>
      <w:r w:rsidR="00E54BE4">
        <w:rPr>
          <w:rFonts w:ascii="Cambria Math" w:hAnsi="Cambria Math" w:cs="Cambria Math"/>
        </w:rPr>
        <w:instrText>‐</w:instrText>
      </w:r>
      <w:r w:rsidR="00E54BE4">
        <w:rPr>
          <w:rFonts w:ascii="Helvetica" w:hAnsi="Helvetica"/>
        </w:rPr>
        <w:instrText xml:space="preserve">smooth muscle actin in these cells were weaker than in the control specimens, but stronger against factor VIII. In addition, the arteriolar basement membranes, which were thickened, showed an intense laminin, fibronectin, and collagen IV immunoreactivity. Similarly, some endothelial cells and pericytes of the intratrigeminal capillaries also showed signs of apoptosis or degeneration, respectively. Their basement membrane was very thick and showed an intense immune reaction against laminin, fibronectin, and collagen IV.\n            Conclusion.—The observed pathological changes of the trigeminal vasculature could be the primary factor, while demyelination of the trigeminal nerve fibers could be the secondary process in some patients with neuralgia.","container-title":"Headache: The Journal of Head and Face Pain","DOI":"10.1111/j.1526-4610.2007.00933.x","ISSN":"0017-8748, 1526-4610","issue":"9","journalAbbreviation":"Headache","language":"en","page":"1334-1339","source":"DOI.org (Crossref)","title":"The Trigeminal Vasculature Pathology in Patients With Neuralgia","volume":"47","author":[{"family":"Marinković","given":"Slobodan"},{"family":"Todorović","given":"Vera"},{"family":"Gibo","given":"Hirohiko"},{"family":"Budeč","given":"Mirela"},{"family":"Drndarević","given":"Neda"},{"family":"Pešić","given":"Dragoslava"},{"family":"Joković","given":"Miloš"},{"family":"Ćetković","given":"Mila"}],"issued":{"date-parts":[["2007",10]]}},"label":"page"}],"schema":"https://github.com/citation-style-language/schema/raw/master/csl-citation.json"} </w:instrText>
      </w:r>
      <w:r w:rsidR="00F55415">
        <w:rPr>
          <w:rFonts w:ascii="Helvetica" w:hAnsi="Helvetica"/>
        </w:rPr>
        <w:fldChar w:fldCharType="separate"/>
      </w:r>
      <w:r w:rsidR="00E54BE4" w:rsidRPr="00E54BE4">
        <w:rPr>
          <w:rFonts w:ascii="Helvetica" w:hAnsi="Helvetica" w:cs="Times New Roman"/>
          <w:szCs w:val="24"/>
        </w:rPr>
        <w:t>(5–7)</w:t>
      </w:r>
      <w:r w:rsidR="00F55415">
        <w:rPr>
          <w:rFonts w:ascii="Helvetica" w:hAnsi="Helvetica"/>
        </w:rPr>
        <w:fldChar w:fldCharType="end"/>
      </w:r>
      <w:r w:rsidR="003267B0" w:rsidRPr="00AA4665">
        <w:rPr>
          <w:rFonts w:ascii="Helvetica" w:hAnsi="Helvetica"/>
        </w:rPr>
        <w:t>.</w:t>
      </w:r>
      <w:r w:rsidR="003267B0" w:rsidRPr="00752453">
        <w:rPr>
          <w:rFonts w:ascii="Helvetica" w:hAnsi="Helvetica"/>
        </w:rPr>
        <w:t xml:space="preserve"> </w:t>
      </w:r>
    </w:p>
    <w:p w14:paraId="74F16C68" w14:textId="788F161F" w:rsidR="00E67E44" w:rsidRPr="00AA4665" w:rsidRDefault="00E67E44" w:rsidP="00E67E4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color w:val="000000"/>
          <w:kern w:val="0"/>
        </w:rPr>
      </w:pPr>
      <w:r w:rsidRPr="00AA4665">
        <w:rPr>
          <w:rFonts w:ascii="Helvetica" w:hAnsi="Helvetica"/>
        </w:rPr>
        <w:t>Essas mudanças podem induzir episódios de reexcitação, retardando a condução no potencial de ação das fibras, agindo assim como um potencial de ação ectópica através das fibras contíguas</w:t>
      </w:r>
      <w:r w:rsidR="00F55415">
        <w:rPr>
          <w:rFonts w:ascii="Helvetica" w:hAnsi="Helvetica"/>
        </w:rPr>
        <w:fldChar w:fldCharType="begin"/>
      </w:r>
      <w:r w:rsidR="00E54BE4">
        <w:rPr>
          <w:rFonts w:ascii="Helvetica" w:hAnsi="Helvetica"/>
        </w:rPr>
        <w:instrText xml:space="preserve"> ADDIN ZOTERO_ITEM CSL_CITATION {"citationID":"fotptY2G","properties":{"formattedCitation":"(8)","plainCitation":"(8)","noteIndex":0},"citationItems":[{"id":2984,"uris":["http://zotero.org/users/10339151/items/V2HHGHYR"],"itemData":{"id":2984,"type":"article-journal","container-title":"Journal of neurosurgery","issue":"5","note":"publisher: Journal of Neurosurgery Publishing Group","page":"674–683","source":"Google Scholar","title":"Abnormal impulse generation in focally demyelinated trigeminal roots","volume":"53","author":[{"family":"Burchiel","given":"Kim J."}],"issued":{"date-parts":[["1980"]]}}}],"schema":"https://github.com/citation-style-language/schema/raw/master/csl-citation.json"} </w:instrText>
      </w:r>
      <w:r w:rsidR="00F55415">
        <w:rPr>
          <w:rFonts w:ascii="Helvetica" w:hAnsi="Helvetica"/>
        </w:rPr>
        <w:fldChar w:fldCharType="separate"/>
      </w:r>
      <w:r w:rsidR="00E54BE4" w:rsidRPr="00E54BE4">
        <w:rPr>
          <w:rFonts w:ascii="Helvetica" w:hAnsi="Helvetica"/>
        </w:rPr>
        <w:t>(8)</w:t>
      </w:r>
      <w:r w:rsidR="00F55415">
        <w:rPr>
          <w:rFonts w:ascii="Helvetica" w:hAnsi="Helvetica"/>
        </w:rPr>
        <w:fldChar w:fldCharType="end"/>
      </w:r>
      <w:r w:rsidRPr="00AA4665">
        <w:rPr>
          <w:rFonts w:ascii="Helvetica" w:hAnsi="Helvetica"/>
        </w:rPr>
        <w:t xml:space="preserve">. </w:t>
      </w:r>
    </w:p>
    <w:p w14:paraId="425AED5C" w14:textId="41973531" w:rsidR="00E67E44" w:rsidRPr="002816D8" w:rsidRDefault="00E67E44" w:rsidP="002816D8">
      <w:pPr>
        <w:rPr>
          <w:rFonts w:ascii="Helvetica" w:hAnsi="Helvetica"/>
        </w:rPr>
      </w:pPr>
      <w:r w:rsidRPr="00AA4665">
        <w:rPr>
          <w:rFonts w:ascii="Helvetica" w:hAnsi="Helvetica"/>
        </w:rPr>
        <w:t xml:space="preserve"> O mecanismo da dor evocada p</w:t>
      </w:r>
      <w:r w:rsidR="00673500">
        <w:rPr>
          <w:rFonts w:ascii="Helvetica" w:hAnsi="Helvetica"/>
        </w:rPr>
        <w:t>elo toque ou outro estímulo não nociceptivo</w:t>
      </w:r>
      <w:r w:rsidR="00AF57CC">
        <w:rPr>
          <w:rFonts w:ascii="Helvetica" w:hAnsi="Helvetica"/>
        </w:rPr>
        <w:t xml:space="preserve"> </w:t>
      </w:r>
      <w:r w:rsidRPr="00AA4665">
        <w:rPr>
          <w:rFonts w:ascii="Helvetica" w:hAnsi="Helvetica"/>
        </w:rPr>
        <w:t xml:space="preserve">pode ser explicado pela relação entre as fibras Aβ mielinizadas rápidas e as fibras </w:t>
      </w:r>
      <w:proofErr w:type="spellStart"/>
      <w:r w:rsidRPr="00AA4665">
        <w:rPr>
          <w:rFonts w:ascii="Helvetica" w:hAnsi="Helvetica"/>
        </w:rPr>
        <w:t>Aδ</w:t>
      </w:r>
      <w:proofErr w:type="spellEnd"/>
      <w:r w:rsidRPr="00AA4665">
        <w:rPr>
          <w:rFonts w:ascii="Helvetica" w:hAnsi="Helvetica"/>
        </w:rPr>
        <w:t xml:space="preserve"> da via nociceptiva</w:t>
      </w:r>
      <w:r w:rsidR="00AF57CC">
        <w:rPr>
          <w:rFonts w:ascii="Helvetica" w:hAnsi="Helvetica"/>
        </w:rPr>
        <w:t>, que são de con</w:t>
      </w:r>
      <w:r w:rsidR="002221BE">
        <w:rPr>
          <w:rFonts w:ascii="Helvetica" w:hAnsi="Helvetica"/>
        </w:rPr>
        <w:t>dução mais lenta</w:t>
      </w:r>
      <w:r w:rsidRPr="00AA4665">
        <w:rPr>
          <w:rFonts w:ascii="Helvetica" w:hAnsi="Helvetica"/>
        </w:rPr>
        <w:t>. As primeiras fibras ativam as segundas, induzindo os paroxismos de episódios dolorosos. Depois de algum tempo, as descargas espontâneas cessam e não conseguem reiniciar por um tempo (o período refratário). Esses achados sugerem então que, além da compressão neurovascular, os canais de sódio podem ter um papel importante na fisiopatologia da NT.</w:t>
      </w:r>
      <w:r w:rsidR="00F55415">
        <w:rPr>
          <w:rFonts w:ascii="Helvetica" w:hAnsi="Helvetica"/>
        </w:rPr>
        <w:fldChar w:fldCharType="begin"/>
      </w:r>
      <w:r w:rsidR="00E54BE4">
        <w:rPr>
          <w:rFonts w:ascii="Helvetica" w:hAnsi="Helvetica"/>
        </w:rPr>
        <w:instrText xml:space="preserve"> ADDIN ZOTERO_ITEM CSL_CITATION {"citationID":"kVW04ykR","properties":{"formattedCitation":"(9)","plainCitation":"(9)","noteIndex":0},"citationItems":[{"id":2985,"uris":["http://zotero.org/users/10339151/items/MK6CUVKX"],"itemData":{"id":2985,"type":"article-journal","container-title":"Neuroscience","issue":"2","note":"publisher: Elsevier","page":"573–577","source":"Google Scholar","title":"Abnormal expression of voltage-gated sodium channels Nav1. 7, Nav1. 3 and Nav1. 8 in trigeminal neuralgia","volume":"164","author":[{"family":"Siqueira","given":"Silvia Regina Dowgan Tesseroli","dropping-particle":"de"},{"family":"Alves","given":"B."},{"family":"Malpartida","given":"H. M. G."},{"family":"Teixeira","given":"Manoel Jacobsen"},{"family":"Siqueira","given":"José Tadeu Tesseroli","dropping-particle":"de"}],"issued":{"date-parts":[["2009"]]}}}],"schema":"https://github.com/citation-style-language/schema/raw/master/csl-citation.json"} </w:instrText>
      </w:r>
      <w:r w:rsidR="00F55415">
        <w:rPr>
          <w:rFonts w:ascii="Helvetica" w:hAnsi="Helvetica"/>
        </w:rPr>
        <w:fldChar w:fldCharType="separate"/>
      </w:r>
      <w:r w:rsidR="00E54BE4" w:rsidRPr="00E54BE4">
        <w:rPr>
          <w:rFonts w:ascii="Helvetica" w:hAnsi="Helvetica"/>
        </w:rPr>
        <w:t>(9)</w:t>
      </w:r>
      <w:r w:rsidR="00F55415">
        <w:rPr>
          <w:rFonts w:ascii="Helvetica" w:hAnsi="Helvetica"/>
        </w:rPr>
        <w:fldChar w:fldCharType="end"/>
      </w:r>
      <w:r w:rsidRPr="00AA4665">
        <w:rPr>
          <w:rFonts w:ascii="Helvetica" w:hAnsi="Helvetica"/>
        </w:rPr>
        <w:t xml:space="preserve"> </w:t>
      </w:r>
    </w:p>
    <w:p w14:paraId="74DE0FF7" w14:textId="0D80F097" w:rsidR="00F16D22" w:rsidRPr="004F4176" w:rsidRDefault="00F16D22" w:rsidP="004F4176">
      <w:r w:rsidRPr="00F42EB9">
        <w:lastRenderedPageBreak/>
        <w:t>De acordo com a Classificação das Cefaleias da Sociedade Internacional de Cefaleias (ICHD-</w:t>
      </w:r>
      <w:r w:rsidR="00A1390B" w:rsidRPr="00F42EB9">
        <w:t xml:space="preserve">3) </w:t>
      </w:r>
      <w:r w:rsidR="00431D23" w:rsidRPr="00F42EB9">
        <w:t xml:space="preserve">de </w:t>
      </w:r>
      <w:r w:rsidR="00431D23">
        <w:t>201</w:t>
      </w:r>
      <w:r w:rsidR="004F4176">
        <w:t xml:space="preserve">8 a NT apresenta </w:t>
      </w:r>
      <w:r w:rsidR="004F4176">
        <w:rPr>
          <w:kern w:val="0"/>
        </w:rPr>
        <w:t>como c</w:t>
      </w:r>
      <w:r w:rsidRPr="00F42EB9">
        <w:rPr>
          <w:kern w:val="0"/>
        </w:rPr>
        <w:t>ritérios diagnósticos:</w:t>
      </w:r>
    </w:p>
    <w:p w14:paraId="061764E1" w14:textId="476D1DB5"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Paroxismos recorrentes de dor facial unilateral na(s) distribuição(</w:t>
      </w:r>
      <w:proofErr w:type="spellStart"/>
      <w:r w:rsidR="00F16D22" w:rsidRPr="00F42EB9">
        <w:rPr>
          <w:kern w:val="0"/>
        </w:rPr>
        <w:t>ões</w:t>
      </w:r>
      <w:proofErr w:type="spellEnd"/>
      <w:r w:rsidR="00F16D22" w:rsidRPr="00F42EB9">
        <w:rPr>
          <w:kern w:val="0"/>
        </w:rPr>
        <w:t>) de uma ou mais divisões do nervo trigêmeo, sem irradiação além e preenchendo os critérios</w:t>
      </w:r>
      <w:r w:rsidR="00F16D22" w:rsidRPr="00F42EB9">
        <w:rPr>
          <w:rFonts w:ascii="MS Gothic" w:eastAsia="MS Gothic" w:hAnsi="MS Gothic" w:cs="MS Gothic" w:hint="eastAsia"/>
          <w:kern w:val="0"/>
        </w:rPr>
        <w:t> </w:t>
      </w:r>
      <w:r w:rsidR="00F16D22" w:rsidRPr="00F42EB9">
        <w:rPr>
          <w:kern w:val="0"/>
        </w:rPr>
        <w:t>B e C.</w:t>
      </w:r>
    </w:p>
    <w:p w14:paraId="4A85BFD0" w14:textId="401972C9" w:rsidR="00F16D22" w:rsidRPr="00F42EB9" w:rsidRDefault="00B9497B" w:rsidP="00677CDF">
      <w:pPr>
        <w:pStyle w:val="PargrafodaLista"/>
        <w:numPr>
          <w:ilvl w:val="0"/>
          <w:numId w:val="7"/>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ind w:right="0"/>
        <w:rPr>
          <w:kern w:val="0"/>
        </w:rPr>
      </w:pPr>
      <w:r>
        <w:rPr>
          <w:kern w:val="0"/>
        </w:rPr>
        <w:t xml:space="preserve"> </w:t>
      </w:r>
      <w:r w:rsidR="00F16D22" w:rsidRPr="00F42EB9">
        <w:rPr>
          <w:kern w:val="0"/>
        </w:rPr>
        <w:t>A dor possui todas as seguintes características:</w:t>
      </w:r>
    </w:p>
    <w:p w14:paraId="081C719F" w14:textId="51E4DFE0" w:rsidR="00F16D22" w:rsidRPr="00F42EB9" w:rsidRDefault="00FF3ABA"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20"/>
        <w:rPr>
          <w:kern w:val="0"/>
        </w:rPr>
      </w:pPr>
      <w:r>
        <w:rPr>
          <w:kern w:val="0"/>
        </w:rPr>
        <w:t xml:space="preserve"> </w:t>
      </w:r>
      <w:r w:rsidR="00F16D22" w:rsidRPr="00F42EB9">
        <w:rPr>
          <w:kern w:val="0"/>
        </w:rPr>
        <w:t>1. Duração de uma fração de segundo a dois minutos.</w:t>
      </w:r>
    </w:p>
    <w:p w14:paraId="463F992F" w14:textId="77777777" w:rsidR="00F16D22" w:rsidRPr="00F42EB9" w:rsidRDefault="00F16D22" w:rsidP="00677CDF">
      <w:pPr>
        <w:rPr>
          <w:kern w:val="0"/>
        </w:rPr>
      </w:pPr>
      <w:r w:rsidRPr="00F42EB9">
        <w:rPr>
          <w:rFonts w:ascii="Calibri" w:hAnsi="Calibri" w:cs="Calibri"/>
          <w:kern w:val="0"/>
        </w:rPr>
        <w:t>﻿﻿﻿</w:t>
      </w:r>
      <w:r w:rsidRPr="00F42EB9">
        <w:rPr>
          <w:kern w:val="0"/>
        </w:rPr>
        <w:t xml:space="preserve">             2. Intensidade forte</w:t>
      </w:r>
    </w:p>
    <w:p w14:paraId="7AEE693E" w14:textId="1D6F4CE0" w:rsidR="00FF3ABA" w:rsidRDefault="00F16D22" w:rsidP="00677CDF">
      <w:pPr>
        <w:rPr>
          <w:kern w:val="0"/>
        </w:rPr>
      </w:pPr>
      <w:r w:rsidRPr="00F42EB9">
        <w:rPr>
          <w:kern w:val="0"/>
        </w:rPr>
        <w:t xml:space="preserve">          </w:t>
      </w:r>
      <w:r w:rsidR="00FF3ABA">
        <w:rPr>
          <w:kern w:val="0"/>
        </w:rPr>
        <w:t xml:space="preserve">  </w:t>
      </w:r>
      <w:r w:rsidRPr="00F42EB9">
        <w:rPr>
          <w:kern w:val="0"/>
        </w:rPr>
        <w:t xml:space="preserve"> 3. </w:t>
      </w:r>
      <w:r w:rsidRPr="00F42EB9">
        <w:rPr>
          <w:rFonts w:ascii="MS Gothic" w:eastAsia="MS Gothic" w:hAnsi="MS Gothic" w:cs="MS Gothic" w:hint="eastAsia"/>
          <w:kern w:val="0"/>
        </w:rPr>
        <w:t> </w:t>
      </w:r>
      <w:r w:rsidRPr="00F42EB9">
        <w:rPr>
          <w:kern w:val="0"/>
        </w:rPr>
        <w:t>Qualidade em choque elétrico, disparo, facada ou aguda.</w:t>
      </w:r>
    </w:p>
    <w:p w14:paraId="0C50CF18" w14:textId="77777777" w:rsidR="00683B9F" w:rsidRDefault="00683B9F" w:rsidP="00677CDF">
      <w:pPr>
        <w:ind w:left="0" w:firstLine="0"/>
        <w:rPr>
          <w:kern w:val="0"/>
        </w:rPr>
      </w:pPr>
      <w:r>
        <w:rPr>
          <w:kern w:val="0"/>
        </w:rPr>
        <w:t xml:space="preserve">     </w:t>
      </w:r>
      <w:r w:rsidR="00F16D22" w:rsidRPr="00F42EB9">
        <w:rPr>
          <w:kern w:val="0"/>
        </w:rPr>
        <w:t xml:space="preserve"> C)  Precipitada por estímulos </w:t>
      </w:r>
      <w:proofErr w:type="gramStart"/>
      <w:r w:rsidR="00F16D22" w:rsidRPr="00F42EB9">
        <w:rPr>
          <w:kern w:val="0"/>
        </w:rPr>
        <w:t>inócuos</w:t>
      </w:r>
      <w:proofErr w:type="gramEnd"/>
      <w:r w:rsidR="00F16D22" w:rsidRPr="00F42EB9">
        <w:rPr>
          <w:kern w:val="0"/>
        </w:rPr>
        <w:t xml:space="preserve"> na distribuição trigeminal afetada.</w:t>
      </w:r>
    </w:p>
    <w:p w14:paraId="452E762D" w14:textId="588CC03C" w:rsidR="00F16D22" w:rsidRPr="00F42EB9" w:rsidRDefault="00683B9F" w:rsidP="00677CDF">
      <w:pPr>
        <w:ind w:left="0" w:firstLine="0"/>
        <w:rPr>
          <w:kern w:val="0"/>
        </w:rPr>
      </w:pPr>
      <w:r>
        <w:rPr>
          <w:kern w:val="0"/>
        </w:rPr>
        <w:t xml:space="preserve">     </w:t>
      </w:r>
      <w:r w:rsidR="00F16D22" w:rsidRPr="00F42EB9">
        <w:rPr>
          <w:kern w:val="0"/>
        </w:rPr>
        <w:t xml:space="preserve"> D)  Não</w:t>
      </w:r>
      <w:r w:rsidR="004F2861">
        <w:rPr>
          <w:kern w:val="0"/>
        </w:rPr>
        <w:t xml:space="preserve"> ser </w:t>
      </w:r>
      <w:proofErr w:type="gramStart"/>
      <w:r w:rsidR="004F2861" w:rsidRPr="00F42EB9">
        <w:rPr>
          <w:kern w:val="0"/>
        </w:rPr>
        <w:t>melhor</w:t>
      </w:r>
      <w:proofErr w:type="gramEnd"/>
      <w:r w:rsidR="008F4372">
        <w:rPr>
          <w:kern w:val="0"/>
        </w:rPr>
        <w:t xml:space="preserve"> </w:t>
      </w:r>
      <w:r w:rsidR="00F16D22" w:rsidRPr="00F42EB9">
        <w:rPr>
          <w:kern w:val="0"/>
        </w:rPr>
        <w:t>explicada por outro diagnóstico da ICHD-3.</w:t>
      </w:r>
    </w:p>
    <w:p w14:paraId="227865DB" w14:textId="77777777" w:rsidR="00F16D22" w:rsidRPr="00F42EB9" w:rsidRDefault="00F16D22" w:rsidP="00677CD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kern w:val="0"/>
        </w:rPr>
      </w:pPr>
      <w:r w:rsidRPr="00F42EB9">
        <w:rPr>
          <w:kern w:val="0"/>
        </w:rPr>
        <w:t>O diagnóstico de Neuralgia trigeminal deve ser estabelecido clinicamente. As investigações são delineadas com a intenção de identificar uma causa provável.</w:t>
      </w:r>
    </w:p>
    <w:p w14:paraId="4A2C6988" w14:textId="40E2C5CC" w:rsidR="00400A76" w:rsidRDefault="00F022D8" w:rsidP="00A44EA2">
      <w:pPr>
        <w:ind w:firstLine="0"/>
      </w:pPr>
      <w:r>
        <w:rPr>
          <w:kern w:val="0"/>
        </w:rPr>
        <w:t xml:space="preserve">            A </w:t>
      </w:r>
      <w:r w:rsidR="00F16D22" w:rsidRPr="00C765B0">
        <w:rPr>
          <w:kern w:val="0"/>
        </w:rPr>
        <w:t xml:space="preserve">Neuralgia </w:t>
      </w:r>
      <w:r w:rsidR="00921021" w:rsidRPr="00C765B0">
        <w:rPr>
          <w:kern w:val="0"/>
        </w:rPr>
        <w:t>trigeminal clássica</w:t>
      </w:r>
      <w:r>
        <w:rPr>
          <w:kern w:val="0"/>
        </w:rPr>
        <w:t xml:space="preserve"> </w:t>
      </w:r>
      <w:r w:rsidR="00F16D22" w:rsidRPr="00F42EB9">
        <w:rPr>
          <w:kern w:val="0"/>
        </w:rPr>
        <w:t xml:space="preserve">desenvolvendo-se </w:t>
      </w:r>
      <w:r w:rsidR="003A30D1">
        <w:rPr>
          <w:kern w:val="0"/>
        </w:rPr>
        <w:t>pel</w:t>
      </w:r>
      <w:r w:rsidR="00F16D22" w:rsidRPr="00F42EB9">
        <w:rPr>
          <w:kern w:val="0"/>
        </w:rPr>
        <w:t>a compressão neurovascular</w:t>
      </w:r>
      <w:r w:rsidR="00FF2BD7">
        <w:rPr>
          <w:kern w:val="0"/>
        </w:rPr>
        <w:t>, sem outras causas aparentes que a justifiquem</w:t>
      </w:r>
      <w:r w:rsidR="00F16D22" w:rsidRPr="00F42EB9">
        <w:rPr>
          <w:kern w:val="0"/>
        </w:rPr>
        <w:t>.</w:t>
      </w:r>
      <w:r w:rsidR="00A44EA2">
        <w:rPr>
          <w:kern w:val="0"/>
        </w:rPr>
        <w:t xml:space="preserve"> </w:t>
      </w:r>
      <w:r w:rsidR="00400A76">
        <w:t>Dentre as possibilidades terapêuticas para NT, pode-se citar como primeira linha, o tratamento farmacológico, tendo como droga padrão a Carbamazepina</w:t>
      </w:r>
      <w:r w:rsidR="004C36C0">
        <w:t xml:space="preserve"> ou </w:t>
      </w:r>
      <w:r w:rsidR="0094648D">
        <w:t>O</w:t>
      </w:r>
      <w:r w:rsidR="004C36C0">
        <w:t>xcarbamazepina</w:t>
      </w:r>
      <w:r w:rsidR="00400A76">
        <w:t>, seguido de modalidades invasivas, quando existe falha do tratamento clínico, tais como</w:t>
      </w:r>
      <w:r w:rsidR="009A7250">
        <w:t>:</w:t>
      </w:r>
      <w:r w:rsidR="00F3687D">
        <w:t xml:space="preserve"> </w:t>
      </w:r>
      <w:r w:rsidR="004F2861">
        <w:t>D</w:t>
      </w:r>
      <w:r w:rsidR="00F3687D">
        <w:t>escompressão microvascular</w:t>
      </w:r>
      <w:r w:rsidR="00EC6280">
        <w:t xml:space="preserve"> por craniotomia </w:t>
      </w:r>
      <w:r w:rsidR="00F3687D">
        <w:t>(</w:t>
      </w:r>
      <w:r w:rsidR="00EC6280">
        <w:t>DVM</w:t>
      </w:r>
      <w:r w:rsidR="00F3687D">
        <w:t>)</w:t>
      </w:r>
      <w:r w:rsidR="00EC6280">
        <w:t>,</w:t>
      </w:r>
      <w:r w:rsidR="00400A76">
        <w:t xml:space="preserve"> </w:t>
      </w:r>
      <w:r w:rsidR="004F2861">
        <w:t>T</w:t>
      </w:r>
      <w:r w:rsidR="00400A76">
        <w:t xml:space="preserve">ermocoagulação por radiofrequência percutânea (RF), </w:t>
      </w:r>
      <w:r w:rsidR="004F2861">
        <w:t>D</w:t>
      </w:r>
      <w:r w:rsidR="00400A76">
        <w:t>escompressão percutân</w:t>
      </w:r>
      <w:r w:rsidR="00F3687D">
        <w:t>e</w:t>
      </w:r>
      <w:r w:rsidR="00400A76">
        <w:t>a por balão (BC)</w:t>
      </w:r>
      <w:r w:rsidR="008F4372">
        <w:t xml:space="preserve">, </w:t>
      </w:r>
      <w:r w:rsidR="004F2861">
        <w:t>Radiocirurgia</w:t>
      </w:r>
      <w:r w:rsidR="008F4372">
        <w:t xml:space="preserve"> por Gamma Knife (GKRS)</w:t>
      </w:r>
      <w:r w:rsidR="00400A76">
        <w:t xml:space="preserve"> e </w:t>
      </w:r>
      <w:r w:rsidR="004F2861">
        <w:t>R</w:t>
      </w:r>
      <w:r w:rsidR="00400A76">
        <w:t>izotomia com glicerol (GR)</w:t>
      </w:r>
      <w:r w:rsidR="00F855A3">
        <w:t xml:space="preserve"> </w:t>
      </w:r>
      <w:r w:rsidR="00400A76">
        <w:fldChar w:fldCharType="begin"/>
      </w:r>
      <w:r w:rsidR="00E54BE4">
        <w:instrText xml:space="preserve"> ADDIN ZOTERO_ITEM CSL_CITATION {"citationID":"nqEql75N","properties":{"formattedCitation":"(10,11)","plainCitation":"(10,11)","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rsidR="00400A76">
        <w:fldChar w:fldCharType="separate"/>
      </w:r>
      <w:r w:rsidR="00E54BE4" w:rsidRPr="00E54BE4">
        <w:t>(10,11)</w:t>
      </w:r>
      <w:r w:rsidR="00400A76">
        <w:fldChar w:fldCharType="end"/>
      </w:r>
      <w:r w:rsidR="00400A76">
        <w:t xml:space="preserve">. </w:t>
      </w:r>
    </w:p>
    <w:p w14:paraId="24D96B30" w14:textId="2AA571B7" w:rsidR="00400A76" w:rsidRDefault="00400A76" w:rsidP="00400A76">
      <w:r>
        <w:t xml:space="preserve">Assim, o objetivo desse estudo </w:t>
      </w:r>
      <w:r w:rsidR="000D2349">
        <w:t xml:space="preserve">foi </w:t>
      </w:r>
      <w:r>
        <w:t xml:space="preserve">descrever um caso de neuralgia </w:t>
      </w:r>
      <w:r w:rsidR="000D2349">
        <w:t>Trigeminal Clássica</w:t>
      </w:r>
      <w:r>
        <w:t xml:space="preserve">, a fim de estudar suas características clínicas e terapêuticas. Além de, demonstrar a dificuldade </w:t>
      </w:r>
      <w:r w:rsidR="007D05D4">
        <w:t>na condução do paciente</w:t>
      </w:r>
      <w:r w:rsidR="00F073EE">
        <w:t>,</w:t>
      </w:r>
      <w:r w:rsidR="004257FC">
        <w:t xml:space="preserve"> mostrando </w:t>
      </w:r>
      <w:r w:rsidR="00A973BC">
        <w:t xml:space="preserve">desde o </w:t>
      </w:r>
      <w:r w:rsidR="00F073EE">
        <w:t>atraso</w:t>
      </w:r>
      <w:r>
        <w:t xml:space="preserve"> </w:t>
      </w:r>
      <w:r w:rsidR="00F073EE">
        <w:t>no diagnóstico</w:t>
      </w:r>
      <w:r w:rsidR="005E07C0">
        <w:t xml:space="preserve">, </w:t>
      </w:r>
      <w:r w:rsidR="005F3D8F">
        <w:t>a dificuldade na titulação da</w:t>
      </w:r>
      <w:r w:rsidR="00BC6D4E">
        <w:t xml:space="preserve">s doses dos medicamentos, as opções </w:t>
      </w:r>
      <w:r w:rsidR="00BA2B55">
        <w:t xml:space="preserve">de </w:t>
      </w:r>
      <w:r w:rsidR="00392FBC">
        <w:t>tratamento</w:t>
      </w:r>
      <w:r w:rsidR="00BA2B55">
        <w:t xml:space="preserve"> invasiv</w:t>
      </w:r>
      <w:r w:rsidR="00392FBC">
        <w:t>o</w:t>
      </w:r>
      <w:r w:rsidR="00F102E4">
        <w:t xml:space="preserve"> </w:t>
      </w:r>
      <w:r w:rsidR="00392FBC">
        <w:t xml:space="preserve">disponíveis oferecidas </w:t>
      </w:r>
      <w:r w:rsidR="00D61E5F">
        <w:t>e realiz</w:t>
      </w:r>
      <w:r w:rsidR="00A74E6A">
        <w:t>adas</w:t>
      </w:r>
      <w:r w:rsidR="00F102E4">
        <w:t xml:space="preserve">, assim como a recorrência dos sintomas ao </w:t>
      </w:r>
      <w:r w:rsidR="00A74E6A">
        <w:t>longo do</w:t>
      </w:r>
      <w:r w:rsidR="00F102E4">
        <w:t xml:space="preserve"> tempo.</w:t>
      </w:r>
    </w:p>
    <w:p w14:paraId="32D7A1D3" w14:textId="43F1CFAD" w:rsidR="000C7353" w:rsidRDefault="000C7353" w:rsidP="00C81291"/>
    <w:p w14:paraId="1567DC78" w14:textId="77777777" w:rsidR="000C7353" w:rsidRDefault="00026A98" w:rsidP="00C81291">
      <w:r>
        <w:tab/>
      </w:r>
      <w:r>
        <w:tab/>
      </w:r>
      <w:r>
        <w:br w:type="page"/>
      </w:r>
    </w:p>
    <w:p w14:paraId="2EC59680" w14:textId="2A4C3703" w:rsidR="000C7353" w:rsidRDefault="000E5AF0" w:rsidP="000E5AF0">
      <w:pPr>
        <w:pStyle w:val="Ttulo1"/>
      </w:pPr>
      <w:bookmarkStart w:id="1" w:name="_Toc151583658"/>
      <w:r w:rsidRPr="000E5AF0">
        <w:lastRenderedPageBreak/>
        <w:t>MÉTODO</w:t>
      </w:r>
      <w:bookmarkEnd w:id="1"/>
      <w:r w:rsidR="00026A98">
        <w:t xml:space="preserve"> </w:t>
      </w:r>
    </w:p>
    <w:p w14:paraId="7AE93CCB" w14:textId="4CB2AB64" w:rsidR="009217B4" w:rsidRDefault="009217B4" w:rsidP="00C81291"/>
    <w:p w14:paraId="5442D6DD" w14:textId="39F00F07" w:rsidR="00861FD9" w:rsidRDefault="002E77CE" w:rsidP="00861FD9">
      <w:r>
        <w:t xml:space="preserve">Esse é um relato de caso clínico apresentado segundo as orientações do </w:t>
      </w:r>
      <w:r w:rsidR="00974FC2" w:rsidRPr="00974FC2">
        <w:t xml:space="preserve">CARE </w:t>
      </w:r>
      <w:proofErr w:type="spellStart"/>
      <w:r w:rsidR="00974FC2" w:rsidRPr="00974FC2">
        <w:t>guidelines</w:t>
      </w:r>
      <w:proofErr w:type="spellEnd"/>
      <w:r w:rsidR="00974FC2" w:rsidRPr="00974FC2">
        <w:t xml:space="preserve"> (for </w:t>
      </w:r>
      <w:proofErr w:type="spellStart"/>
      <w:r w:rsidR="00974FC2" w:rsidRPr="00974FC2">
        <w:rPr>
          <w:i/>
          <w:iCs/>
        </w:rPr>
        <w:t>CAse</w:t>
      </w:r>
      <w:proofErr w:type="spellEnd"/>
      <w:r w:rsidR="00974FC2" w:rsidRPr="00974FC2">
        <w:rPr>
          <w:i/>
          <w:iCs/>
        </w:rPr>
        <w:t xml:space="preserve"> </w:t>
      </w:r>
      <w:proofErr w:type="spellStart"/>
      <w:r w:rsidR="00974FC2" w:rsidRPr="00974FC2">
        <w:rPr>
          <w:i/>
          <w:iCs/>
        </w:rPr>
        <w:t>REports</w:t>
      </w:r>
      <w:proofErr w:type="spellEnd"/>
      <w:r w:rsidR="00974FC2" w:rsidRPr="00974FC2">
        <w:rPr>
          <w:i/>
          <w:iCs/>
        </w:rPr>
        <w:t>)</w:t>
      </w:r>
      <w:r w:rsidR="00A44EA2">
        <w:rPr>
          <w:i/>
          <w:iCs/>
        </w:rPr>
        <w:fldChar w:fldCharType="begin"/>
      </w:r>
      <w:r w:rsidR="00E54BE4">
        <w:rPr>
          <w:i/>
          <w:iCs/>
        </w:rPr>
        <w:instrText xml:space="preserve"> ADDIN ZOTERO_ITEM CSL_CITATION {"citationID":"vCZ0vi1n","properties":{"formattedCitation":"(12)","plainCitation":"(12)","noteIndex":0},"citationItems":[{"id":2994,"uris":["http://zotero.org/users/10339151/items/Z4R3N85A"],"itemData":{"id":2994,"type":"article-journal","container-title":"Journal of clinical epidemiology","note":"publisher: Elsevier","page":"218–235","source":"Google Scholar","title":"CARE guidelines for case reports: explanation and elaboration document","title-short":"CARE guidelines for case reports","volume":"89","author":[{"family":"Riley","given":"David S."},{"family":"Barber","given":"Melissa S."},{"family":"Kienle","given":"Gunver S."},{"family":"Aronson","given":"Jeffrey K."},{"family":"Schoen-Angerer","given":"Tido","non-dropping-particle":"von"},{"family":"Tugwell","given":"Peter"},{"family":"Kiene","given":"Helmut"},{"family":"Helfand","given":"Mark"},{"family":"Altman","given":"Douglas G."},{"family":"Sox","given":"Harold"}],"issued":{"date-parts":[["2017"]]}}}],"schema":"https://github.com/citation-style-language/schema/raw/master/csl-citation.json"} </w:instrText>
      </w:r>
      <w:r w:rsidR="00A44EA2">
        <w:rPr>
          <w:i/>
          <w:iCs/>
        </w:rPr>
        <w:fldChar w:fldCharType="separate"/>
      </w:r>
      <w:r w:rsidR="00E54BE4" w:rsidRPr="00E54BE4">
        <w:t>(12)</w:t>
      </w:r>
      <w:r w:rsidR="00A44EA2">
        <w:rPr>
          <w:i/>
          <w:iCs/>
        </w:rPr>
        <w:fldChar w:fldCharType="end"/>
      </w:r>
      <w:r w:rsidR="00974FC2" w:rsidRPr="00974FC2">
        <w:rPr>
          <w:i/>
          <w:iCs/>
        </w:rPr>
        <w:t xml:space="preserve">, </w:t>
      </w:r>
      <w:r w:rsidR="00974FC2">
        <w:t>que disponibiliza um checklist</w:t>
      </w:r>
      <w:r w:rsidR="00861FD9">
        <w:t xml:space="preserve"> </w:t>
      </w:r>
      <w:r w:rsidR="00861FD9">
        <w:t>(ANEXO 1)</w:t>
      </w:r>
      <w:r w:rsidR="00974FC2">
        <w:t xml:space="preserve"> com os itens necessários para boa apresentação de relatos de casos e está disponível no website </w:t>
      </w:r>
      <w:hyperlink r:id="rId11" w:history="1">
        <w:r w:rsidR="00974FC2" w:rsidRPr="0082670F">
          <w:rPr>
            <w:rStyle w:val="Hyperlink"/>
          </w:rPr>
          <w:t>https://www.care-statement.org/checklist</w:t>
        </w:r>
      </w:hyperlink>
      <w:r w:rsidR="00974FC2">
        <w:t xml:space="preserve"> e é recomendado pela plataforma EQUATOR (</w:t>
      </w:r>
      <w:proofErr w:type="spellStart"/>
      <w:r w:rsidR="00974FC2" w:rsidRPr="00974FC2">
        <w:rPr>
          <w:i/>
          <w:iCs/>
        </w:rPr>
        <w:t>Enhancing</w:t>
      </w:r>
      <w:proofErr w:type="spellEnd"/>
      <w:r w:rsidR="00974FC2" w:rsidRPr="00974FC2">
        <w:rPr>
          <w:i/>
          <w:iCs/>
        </w:rPr>
        <w:t xml:space="preserve"> </w:t>
      </w:r>
      <w:proofErr w:type="spellStart"/>
      <w:r w:rsidR="00974FC2" w:rsidRPr="00974FC2">
        <w:rPr>
          <w:i/>
          <w:iCs/>
        </w:rPr>
        <w:t>the</w:t>
      </w:r>
      <w:proofErr w:type="spellEnd"/>
      <w:r w:rsidR="00974FC2" w:rsidRPr="00974FC2">
        <w:rPr>
          <w:i/>
          <w:iCs/>
        </w:rPr>
        <w:t xml:space="preserve"> </w:t>
      </w:r>
      <w:proofErr w:type="spellStart"/>
      <w:r w:rsidR="00974FC2" w:rsidRPr="00974FC2">
        <w:rPr>
          <w:i/>
          <w:iCs/>
        </w:rPr>
        <w:t>QUAlity</w:t>
      </w:r>
      <w:proofErr w:type="spellEnd"/>
      <w:r w:rsidR="00974FC2" w:rsidRPr="00974FC2">
        <w:rPr>
          <w:i/>
          <w:iCs/>
        </w:rPr>
        <w:t xml:space="preserve"> </w:t>
      </w:r>
      <w:proofErr w:type="spellStart"/>
      <w:r w:rsidR="00974FC2" w:rsidRPr="00974FC2">
        <w:rPr>
          <w:i/>
          <w:iCs/>
        </w:rPr>
        <w:t>and</w:t>
      </w:r>
      <w:proofErr w:type="spellEnd"/>
      <w:r w:rsidR="00974FC2" w:rsidRPr="00974FC2">
        <w:rPr>
          <w:i/>
          <w:iCs/>
        </w:rPr>
        <w:t xml:space="preserve"> </w:t>
      </w:r>
      <w:proofErr w:type="spellStart"/>
      <w:r w:rsidR="00974FC2" w:rsidRPr="00974FC2">
        <w:rPr>
          <w:i/>
          <w:iCs/>
        </w:rPr>
        <w:t>Transparency</w:t>
      </w:r>
      <w:proofErr w:type="spellEnd"/>
      <w:r w:rsidR="00974FC2" w:rsidRPr="00974FC2">
        <w:rPr>
          <w:i/>
          <w:iCs/>
        </w:rPr>
        <w:t xml:space="preserve"> </w:t>
      </w:r>
      <w:proofErr w:type="spellStart"/>
      <w:r w:rsidR="00974FC2" w:rsidRPr="00974FC2">
        <w:rPr>
          <w:i/>
          <w:iCs/>
        </w:rPr>
        <w:t>Of</w:t>
      </w:r>
      <w:proofErr w:type="spellEnd"/>
      <w:r w:rsidR="00974FC2" w:rsidRPr="00974FC2">
        <w:rPr>
          <w:i/>
          <w:iCs/>
        </w:rPr>
        <w:t xml:space="preserve"> </w:t>
      </w:r>
      <w:proofErr w:type="spellStart"/>
      <w:r w:rsidR="00974FC2" w:rsidRPr="00974FC2">
        <w:rPr>
          <w:i/>
          <w:iCs/>
        </w:rPr>
        <w:t>health</w:t>
      </w:r>
      <w:proofErr w:type="spellEnd"/>
      <w:r w:rsidR="00974FC2" w:rsidRPr="00974FC2">
        <w:rPr>
          <w:i/>
          <w:iCs/>
        </w:rPr>
        <w:t xml:space="preserve"> </w:t>
      </w:r>
      <w:proofErr w:type="spellStart"/>
      <w:r w:rsidR="00974FC2" w:rsidRPr="00974FC2">
        <w:rPr>
          <w:i/>
          <w:iCs/>
        </w:rPr>
        <w:t>Research</w:t>
      </w:r>
      <w:proofErr w:type="spellEnd"/>
      <w:r w:rsidR="00974FC2" w:rsidRPr="00974FC2">
        <w:rPr>
          <w:i/>
          <w:iCs/>
        </w:rPr>
        <w:t xml:space="preserve">), </w:t>
      </w:r>
      <w:r w:rsidR="00974FC2">
        <w:t xml:space="preserve">disponível no website </w:t>
      </w:r>
      <w:hyperlink r:id="rId12" w:history="1">
        <w:r w:rsidR="00974FC2" w:rsidRPr="0082670F">
          <w:rPr>
            <w:rStyle w:val="Hyperlink"/>
          </w:rPr>
          <w:t>https://www.equator-network.org/</w:t>
        </w:r>
      </w:hyperlink>
      <w:r w:rsidR="00861FD9">
        <w:t>.</w:t>
      </w:r>
    </w:p>
    <w:p w14:paraId="587C056C" w14:textId="77777777" w:rsidR="00974FC2" w:rsidRDefault="00974FC2" w:rsidP="00C81291"/>
    <w:p w14:paraId="0910A371" w14:textId="2317CA6C" w:rsidR="009217B4" w:rsidRDefault="009217B4" w:rsidP="009217B4">
      <w:pPr>
        <w:pStyle w:val="Ttulo1"/>
        <w:numPr>
          <w:ilvl w:val="1"/>
          <w:numId w:val="5"/>
        </w:numPr>
      </w:pPr>
      <w:bookmarkStart w:id="2" w:name="_Toc151583659"/>
      <w:r>
        <w:t>Informações do paciente</w:t>
      </w:r>
      <w:bookmarkEnd w:id="2"/>
    </w:p>
    <w:p w14:paraId="730ADF13" w14:textId="664F14FF" w:rsidR="00BC7F9C" w:rsidRDefault="00974FC2" w:rsidP="008252AB">
      <w:r>
        <w:t>P</w:t>
      </w:r>
      <w:r w:rsidR="00E21B12">
        <w:t>aciente do sexo feminino de 7</w:t>
      </w:r>
      <w:r w:rsidR="00895F0E">
        <w:t>1</w:t>
      </w:r>
      <w:r w:rsidR="00E21B12">
        <w:t xml:space="preserve"> anos com queixa inicial de crises </w:t>
      </w:r>
      <w:r w:rsidR="00E21B12" w:rsidRPr="00C81291">
        <w:t>paroxísticas</w:t>
      </w:r>
      <w:r w:rsidR="00E21B12">
        <w:t xml:space="preserve"> de dor facial, com duração de segundos a no máximo 2 minutos, unilateral, a esquerda, de forte intensidade, aguda, paroxística, na divisão do ramo maxilar (V2) do nervo trigêmeo, sendo o intervalo entre as crises sem dor e exame físico sem anormalidades e sem déficits neurológicos.  </w:t>
      </w:r>
    </w:p>
    <w:p w14:paraId="62BD4708" w14:textId="77777777" w:rsidR="00C768E4" w:rsidRPr="00C768E4" w:rsidRDefault="00C768E4" w:rsidP="00C768E4"/>
    <w:p w14:paraId="0E1D441F" w14:textId="20AEF3BD" w:rsidR="009217B4" w:rsidRDefault="009217B4" w:rsidP="009217B4">
      <w:pPr>
        <w:pStyle w:val="Ttulo1"/>
        <w:numPr>
          <w:ilvl w:val="1"/>
          <w:numId w:val="5"/>
        </w:numPr>
      </w:pPr>
      <w:bookmarkStart w:id="3" w:name="_Toc151583660"/>
      <w:r>
        <w:t>Achados clínicos</w:t>
      </w:r>
      <w:bookmarkEnd w:id="3"/>
    </w:p>
    <w:p w14:paraId="72C962DD" w14:textId="793B415F" w:rsidR="00E21B12" w:rsidRPr="00E21B12" w:rsidRDefault="00E21B12" w:rsidP="00E21B12">
      <w:r>
        <w:t xml:space="preserve">Realizou </w:t>
      </w:r>
      <w:r w:rsidR="00024449">
        <w:t>RMC</w:t>
      </w:r>
      <w:r>
        <w:t xml:space="preserve"> que mostrou tortuosidade do sistema vértebro-basilar e a artéria vertebral esquerda tocando a porção cisternal do nervo trigêmeo do mesmo lado. A angio</w:t>
      </w:r>
      <w:r w:rsidR="00683832">
        <w:t xml:space="preserve"> RM</w:t>
      </w:r>
      <w:r>
        <w:t xml:space="preserve"> das artérias intracranianas confirmou o resultado descrito em RMC, evidenciando o contato de alça vascular da artéria vertebral esquerda com as porções intra cisternais inferiores do nervo trigêmeo.</w:t>
      </w:r>
      <w:r w:rsidRPr="00E21B12">
        <w:t xml:space="preserve"> </w:t>
      </w:r>
    </w:p>
    <w:p w14:paraId="447AB062" w14:textId="77777777" w:rsidR="00C768E4" w:rsidRPr="00C768E4" w:rsidRDefault="00C768E4" w:rsidP="00C768E4"/>
    <w:p w14:paraId="7F970262" w14:textId="33906197" w:rsidR="009217B4" w:rsidRPr="00871022" w:rsidRDefault="009217B4" w:rsidP="009217B4">
      <w:pPr>
        <w:pStyle w:val="Ttulo1"/>
        <w:numPr>
          <w:ilvl w:val="1"/>
          <w:numId w:val="5"/>
        </w:numPr>
      </w:pPr>
      <w:bookmarkStart w:id="4" w:name="_Toc151583661"/>
      <w:r w:rsidRPr="00871022">
        <w:t>Linha do tempo</w:t>
      </w:r>
      <w:bookmarkEnd w:id="4"/>
    </w:p>
    <w:p w14:paraId="086F9372" w14:textId="28442619" w:rsidR="00890FF7" w:rsidRDefault="000F17ED" w:rsidP="00890FF7">
      <w:r>
        <w:t>O início do acompanhamento desse caso se deu em março de 2015, com queixa de c</w:t>
      </w:r>
      <w:r w:rsidR="00890FF7">
        <w:t>rises breves e intensas dor território V2 do Nervo Trigêmeo, com frequência baixa</w:t>
      </w:r>
      <w:r>
        <w:t>, tratado com AINES e analgésicos por um ano. Em setembro de 2015, após piora das crises e avaliação do neurologista iniciou-se tratamento com Carbamazepina, e dois anos depois (setembro de 2018) foi indicado a DVM</w:t>
      </w:r>
      <w:r w:rsidR="00DD32A7">
        <w:t>, não sendo autorizado</w:t>
      </w:r>
      <w:r>
        <w:t xml:space="preserve"> pela paciente</w:t>
      </w:r>
      <w:r w:rsidR="00D742F8">
        <w:t>;</w:t>
      </w:r>
      <w:r w:rsidR="00DD32A7">
        <w:t xml:space="preserve"> após autorização</w:t>
      </w:r>
      <w:r w:rsidR="00D742F8">
        <w:t xml:space="preserve"> e assinatura de consentimento informado</w:t>
      </w:r>
      <w:r>
        <w:t xml:space="preserve"> realizou-se RF,</w:t>
      </w:r>
      <w:r w:rsidR="00D742F8">
        <w:t xml:space="preserve"> com melhora total da dor e</w:t>
      </w:r>
      <w:r>
        <w:t xml:space="preserve"> hipoestesia importante</w:t>
      </w:r>
      <w:r w:rsidR="00D742F8">
        <w:t xml:space="preserve"> na área inervada por V2</w:t>
      </w:r>
      <w:r>
        <w:t>. Em agosto de 2019</w:t>
      </w:r>
      <w:r w:rsidR="00D742F8">
        <w:t>, com retorno dor em território V3,</w:t>
      </w:r>
      <w:r>
        <w:t xml:space="preserve"> </w:t>
      </w:r>
      <w:r w:rsidR="00241B5E">
        <w:t>foi sugerida</w:t>
      </w:r>
      <w:r>
        <w:t xml:space="preserve"> nova RF</w:t>
      </w:r>
      <w:r w:rsidR="00241B5E">
        <w:t>, com recusa devido a experiência ruim com a hipoestesia, paciente foi internada por 3 dias para uso de Fenitoína e iniciou tratamento medicamentoso com pregabalina e lamotrigina, além de outras medidas;</w:t>
      </w:r>
      <w:r>
        <w:t xml:space="preserve"> a paciente relatou melhora total em 60 dias, e o acompanhamento se deu até </w:t>
      </w:r>
      <w:r w:rsidR="00871022">
        <w:t>agosto</w:t>
      </w:r>
      <w:r>
        <w:t xml:space="preserve"> de 2021, onde a paciente já estava há 1 ano e 6 meses sem uso de medicação, e 2 anos sem crise (Figura 1).</w:t>
      </w:r>
    </w:p>
    <w:p w14:paraId="11F963E1" w14:textId="77777777" w:rsidR="000F17ED" w:rsidRDefault="000F17ED" w:rsidP="00C768E4"/>
    <w:p w14:paraId="7A3D612C" w14:textId="77777777" w:rsidR="000F17ED" w:rsidRDefault="000F17ED" w:rsidP="00C768E4"/>
    <w:p w14:paraId="7FEA2E49" w14:textId="77777777" w:rsidR="000F17ED" w:rsidRDefault="000F17ED" w:rsidP="00C768E4"/>
    <w:p w14:paraId="0634A284" w14:textId="17631C81" w:rsidR="000F17ED" w:rsidRDefault="000F17ED" w:rsidP="00C768E4">
      <w:r>
        <w:rPr>
          <w:rFonts w:ascii="Helvetica" w:hAnsi="Helvetica"/>
          <w:noProof/>
        </w:rPr>
        <w:lastRenderedPageBreak/>
        <w:drawing>
          <wp:anchor distT="0" distB="0" distL="114300" distR="114300" simplePos="0" relativeHeight="251661312" behindDoc="0" locked="0" layoutInCell="1" allowOverlap="1" wp14:anchorId="598F3DD8" wp14:editId="4393D623">
            <wp:simplePos x="0" y="0"/>
            <wp:positionH relativeFrom="column">
              <wp:posOffset>443865</wp:posOffset>
            </wp:positionH>
            <wp:positionV relativeFrom="paragraph">
              <wp:posOffset>279400</wp:posOffset>
            </wp:positionV>
            <wp:extent cx="4968240" cy="4686300"/>
            <wp:effectExtent l="0" t="0" r="41910" b="0"/>
            <wp:wrapTopAndBottom/>
            <wp:docPr id="1822021254"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anchor>
        </w:drawing>
      </w:r>
    </w:p>
    <w:p w14:paraId="1B5AD15A" w14:textId="7A625A33" w:rsidR="000F17ED" w:rsidRPr="000F17ED" w:rsidRDefault="000F17ED" w:rsidP="00C768E4">
      <w:r w:rsidRPr="000F17ED">
        <w:rPr>
          <w:b/>
          <w:bCs/>
        </w:rPr>
        <w:t xml:space="preserve">Figura 1. </w:t>
      </w:r>
      <w:r>
        <w:rPr>
          <w:b/>
          <w:bCs/>
        </w:rPr>
        <w:t xml:space="preserve"> </w:t>
      </w:r>
      <w:r>
        <w:t>Linha do tempo do acompanhamento do caso estudado.</w:t>
      </w:r>
    </w:p>
    <w:p w14:paraId="3A33E2CF" w14:textId="3FAE28E1" w:rsidR="00C768E4" w:rsidRPr="00C768E4" w:rsidRDefault="00C768E4" w:rsidP="00C768E4"/>
    <w:p w14:paraId="43785623" w14:textId="7390EAF3" w:rsidR="009217B4" w:rsidRDefault="009217B4" w:rsidP="009217B4">
      <w:pPr>
        <w:pStyle w:val="Ttulo1"/>
        <w:numPr>
          <w:ilvl w:val="1"/>
          <w:numId w:val="5"/>
        </w:numPr>
      </w:pPr>
      <w:bookmarkStart w:id="5" w:name="_Toc151583662"/>
      <w:r>
        <w:t>Avaliação diagnóstica</w:t>
      </w:r>
      <w:bookmarkEnd w:id="5"/>
    </w:p>
    <w:p w14:paraId="7BAC080D" w14:textId="1D4C6E0E" w:rsidR="00333156" w:rsidRDefault="00333156" w:rsidP="00E21B12">
      <w:r>
        <w:t>Na ocasião, foi feito diagnóstico de NT.</w:t>
      </w:r>
      <w:r w:rsidR="00BC7F9C" w:rsidRPr="00BC7F9C">
        <w:t xml:space="preserve"> </w:t>
      </w:r>
      <w:r w:rsidR="00400A76">
        <w:t xml:space="preserve"> </w:t>
      </w:r>
    </w:p>
    <w:p w14:paraId="19925E9F" w14:textId="77777777" w:rsidR="00C768E4" w:rsidRPr="00C768E4" w:rsidRDefault="00C768E4" w:rsidP="00C768E4"/>
    <w:p w14:paraId="639C98E1" w14:textId="1F44B46F" w:rsidR="009217B4" w:rsidRDefault="009217B4" w:rsidP="009217B4">
      <w:pPr>
        <w:pStyle w:val="Ttulo1"/>
        <w:numPr>
          <w:ilvl w:val="1"/>
          <w:numId w:val="5"/>
        </w:numPr>
      </w:pPr>
      <w:bookmarkStart w:id="6" w:name="_Toc151583663"/>
      <w:r>
        <w:t>Intervenção terapêutica</w:t>
      </w:r>
      <w:bookmarkEnd w:id="6"/>
    </w:p>
    <w:p w14:paraId="73385FA8" w14:textId="57DF8164" w:rsidR="00333156" w:rsidRDefault="00333156" w:rsidP="00333156">
      <w:r>
        <w:t xml:space="preserve">Iniciou-se o tratamento farmacológico com </w:t>
      </w:r>
      <w:proofErr w:type="gramStart"/>
      <w:r w:rsidR="000F17ED">
        <w:t>C</w:t>
      </w:r>
      <w:r>
        <w:t>arbamazepina</w:t>
      </w:r>
      <w:proofErr w:type="gramEnd"/>
      <w:r>
        <w:t xml:space="preserve"> mas houve apenas melhora parcial do quadro com o tratamento clínico e aliado ao fato de que a paciente se mostrou intolerante aos efeitos adversos da medicação. Após </w:t>
      </w:r>
      <w:r w:rsidR="00191F67">
        <w:t>doi</w:t>
      </w:r>
      <w:r w:rsidR="00D86621">
        <w:t>s</w:t>
      </w:r>
      <w:r>
        <w:t xml:space="preserve"> anos, indicou-se a RF que proporcionou alívio total da dor.</w:t>
      </w:r>
    </w:p>
    <w:p w14:paraId="1AA3D768" w14:textId="0238CA59" w:rsidR="00E21B12" w:rsidRDefault="00E21B12" w:rsidP="00E21B12">
      <w:r>
        <w:t xml:space="preserve">Após 1 ano da RF, a paciente passou a queixar-se de dor em território do ramo mandibular (V3), com dificuldade na mastigação e fala, passando então, a fazer uso de pregabalina 150mg por dia, além de internação hospitalar para administração de </w:t>
      </w:r>
      <w:r w:rsidR="00D86621">
        <w:t xml:space="preserve">Fenitoína </w:t>
      </w:r>
      <w:r>
        <w:t>endovenos</w:t>
      </w:r>
      <w:r w:rsidR="00D86621">
        <w:t>a</w:t>
      </w:r>
      <w:r>
        <w:t xml:space="preserve">. No entanto, obteve-se somente alívio parcial dos sintomas. </w:t>
      </w:r>
    </w:p>
    <w:p w14:paraId="1A8B6037" w14:textId="77777777" w:rsidR="00E21B12" w:rsidRDefault="00E21B12" w:rsidP="00E21B12">
      <w:r>
        <w:t xml:space="preserve">Foi sugerido à paciente, repetir a termocoagulação por radiofrequência percutânea, mas ela recusou tal conduta, devido a experiência desagradável no tratamento anterior. Foi então </w:t>
      </w:r>
      <w:r>
        <w:lastRenderedPageBreak/>
        <w:t xml:space="preserve">introduzido lamotrigina na dose de 50mg ao dia, associado à 2,5mg de metadona a cada 12 horas e a pregabalina 50mg a cada 12 horas, com posterior redução da dose da pregabalina para 50mg ao dia. </w:t>
      </w:r>
    </w:p>
    <w:p w14:paraId="6FF6D0A1" w14:textId="7C900758" w:rsidR="00E21B12" w:rsidRDefault="00E21B12" w:rsidP="00E21B12">
      <w:r>
        <w:t>Após 14 dias deste esquema terapêutico, a paciente retornou com queixa de piora da dor, principalmente em região mandibular, próxima ao forame mentoniano, com grande dificuldade na fala, mastigação e deglutição. Por isso, foram aumentadas as doses da metadona para 5 mg à noite e da lamotrigina para 150mg ao dia e manteve-se a pregabalina. Foi também indicado magnetoterapia e uso tópico de gel de amitriptilina e lidocaína</w:t>
      </w:r>
      <w:r w:rsidR="00D742F8">
        <w:t xml:space="preserve"> na área de pele afetada</w:t>
      </w:r>
      <w:r>
        <w:t xml:space="preserve">.  </w:t>
      </w:r>
    </w:p>
    <w:p w14:paraId="29CAC26B" w14:textId="77777777" w:rsidR="00C768E4" w:rsidRPr="00C768E4" w:rsidRDefault="00C768E4" w:rsidP="00C768E4"/>
    <w:p w14:paraId="11691E5E" w14:textId="62915045" w:rsidR="009217B4" w:rsidRDefault="009217B4" w:rsidP="009217B4">
      <w:pPr>
        <w:pStyle w:val="Ttulo1"/>
        <w:numPr>
          <w:ilvl w:val="1"/>
          <w:numId w:val="5"/>
        </w:numPr>
      </w:pPr>
      <w:bookmarkStart w:id="7" w:name="_Toc151583664"/>
      <w:r>
        <w:t>Seguimento e desfechos</w:t>
      </w:r>
      <w:bookmarkEnd w:id="7"/>
    </w:p>
    <w:p w14:paraId="4385F365" w14:textId="05ACBBD1" w:rsidR="00E21B12" w:rsidRPr="007C4229" w:rsidRDefault="00E21B12" w:rsidP="00E21B12">
      <w:r>
        <w:t>Passados 45 dias do tratamento acima descrito, houve melhora total da dor, o que permitiu retirada gradual das medicações</w:t>
      </w:r>
      <w:r w:rsidR="005A4284">
        <w:t>, durante um período de 6 meses</w:t>
      </w:r>
      <w:r>
        <w:t xml:space="preserve">. </w:t>
      </w:r>
      <w:r w:rsidRPr="007C4229">
        <w:t>A paciente manteve-se em acompanhamento clínico e sem uso de medicações</w:t>
      </w:r>
      <w:r w:rsidR="005A4284">
        <w:t>, por 2 anos</w:t>
      </w:r>
      <w:r w:rsidRPr="007C4229">
        <w:t xml:space="preserve">. </w:t>
      </w:r>
      <w:r w:rsidR="004E3AE8">
        <w:t>A</w:t>
      </w:r>
      <w:r w:rsidR="00EB42F5">
        <w:t xml:space="preserve">inda, por apresentar </w:t>
      </w:r>
      <w:r w:rsidR="004E3AE8">
        <w:t>alterações em RM</w:t>
      </w:r>
      <w:r w:rsidR="003A1292">
        <w:t>C</w:t>
      </w:r>
      <w:r w:rsidR="004E3AE8">
        <w:t xml:space="preserve"> e Angio-RM com presença de alça vascular da artéria vertebral esquerda tocando as porções intra cisternais inferiores do nervo trigêmeo, </w:t>
      </w:r>
      <w:r w:rsidR="00EB42F5">
        <w:t>há</w:t>
      </w:r>
      <w:r w:rsidR="004E3AE8">
        <w:t xml:space="preserve"> </w:t>
      </w:r>
      <w:r w:rsidR="00184463">
        <w:t xml:space="preserve">como primeira </w:t>
      </w:r>
      <w:r w:rsidR="001E378C">
        <w:t>alternativa a</w:t>
      </w:r>
      <w:r w:rsidR="004E3AE8">
        <w:t xml:space="preserve"> DVM se ela tiver uma dor refratária </w:t>
      </w:r>
      <w:r w:rsidR="001E378C">
        <w:t>ao tratamento medicamentoso</w:t>
      </w:r>
      <w:r w:rsidR="004E3AE8">
        <w:t xml:space="preserve"> e apresentar condições clínicas para o procedimento. Além disso, necessita de um tratamento de longo prazo, com inúmeras possibilidades de terapêuticas, desde a farmacológica</w:t>
      </w:r>
      <w:r w:rsidR="00A469F9">
        <w:t>s</w:t>
      </w:r>
      <w:r w:rsidR="004E3AE8">
        <w:t xml:space="preserve">, até intervenções percutâneas e neurocirúrgicas.  </w:t>
      </w:r>
    </w:p>
    <w:p w14:paraId="7BC15941" w14:textId="77777777" w:rsidR="00C768E4" w:rsidRPr="00C768E4" w:rsidRDefault="00C768E4" w:rsidP="00C768E4"/>
    <w:p w14:paraId="6B60FB1B" w14:textId="77777777" w:rsidR="00883822" w:rsidRDefault="00883822" w:rsidP="00C81291">
      <w:bookmarkStart w:id="8" w:name="_Hlk148795301"/>
    </w:p>
    <w:p w14:paraId="0FCD2F19" w14:textId="2D6CF885" w:rsidR="00883822" w:rsidRDefault="00C761D9" w:rsidP="00883822">
      <w:pPr>
        <w:pStyle w:val="Ttulo1"/>
      </w:pPr>
      <w:bookmarkStart w:id="9" w:name="_Toc151583665"/>
      <w:r>
        <w:t>DISCUSSÃO</w:t>
      </w:r>
      <w:bookmarkEnd w:id="9"/>
    </w:p>
    <w:p w14:paraId="6DCBF088" w14:textId="77777777" w:rsidR="00BC7F9C" w:rsidRDefault="00BC7F9C" w:rsidP="00BC7F9C">
      <w:r>
        <w:t xml:space="preserve">O caso relatado vai de encontro com as características descritas de NT, apresentando melhora inicial com o tratamento farmacológico, seguido de piora e necessitando de intervenção com RF com bom resultado e que no decorrer do tempo perde eficiência e retorna à condição de dor, sendo novamente instituído tratamento farmacológico. </w:t>
      </w:r>
    </w:p>
    <w:p w14:paraId="43D77D14" w14:textId="2A00F266" w:rsidR="00BC7F9C" w:rsidRDefault="00BC7F9C" w:rsidP="00BC7F9C">
      <w:r>
        <w:t>Em um estudo de Liu G et al, descobriu-se que as taxas de alívio imediato da dor e alívio da dor após 48 horas eram bastante semelhantes nos pacientes tratados com RF repetidas e naqueles com RF primária, sugerindo que a RF repetida é uma boa opção para pacientes com NT recorrente</w:t>
      </w:r>
      <w:r>
        <w:fldChar w:fldCharType="begin"/>
      </w:r>
      <w:r w:rsidR="00E54BE4">
        <w:instrText xml:space="preserve"> ADDIN ZOTERO_ITEM CSL_CITATION {"citationID":"qVAsRyMd","properties":{"formattedCitation":"(13)","plainCitation":"(13)","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fldChar w:fldCharType="separate"/>
      </w:r>
      <w:r w:rsidR="00E54BE4" w:rsidRPr="00E54BE4">
        <w:t>(13)</w:t>
      </w:r>
      <w:r>
        <w:fldChar w:fldCharType="end"/>
      </w:r>
      <w:r>
        <w:t>. Além disso, a taxa recorrente foi comparável entre os dois grupos após 2 anos de acompanhamento e foi consistente com alguns relatórios anteriores</w:t>
      </w:r>
      <w:r>
        <w:fldChar w:fldCharType="begin"/>
      </w:r>
      <w:r w:rsidR="00E54BE4">
        <w:instrText xml:space="preserve"> ADDIN ZOTERO_ITEM CSL_CITATION {"citationID":"lLHLOze3","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3CE642DB" w14:textId="50EEC77D" w:rsidR="00BC7F9C" w:rsidRDefault="00BC7F9C" w:rsidP="00BC7F9C">
      <w:r>
        <w:t>Os dados sugeriram que a eficácia do tratamento por RF repetida era comparável ao da RF primária, bem como os   efeitos colaterais como dormência e fraqueza na musculatura da mastigação, além das taxas e período para aparecimento de dor recorrente</w:t>
      </w:r>
      <w:r>
        <w:fldChar w:fldCharType="begin"/>
      </w:r>
      <w:r w:rsidR="00E54BE4">
        <w:instrText xml:space="preserve"> ADDIN ZOTERO_ITEM CSL_CITATION {"citationID":"37kKvaIr","properties":{"formattedCitation":"(14,15)","plainCitation":"(14,1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fldChar w:fldCharType="separate"/>
      </w:r>
      <w:r w:rsidR="00E54BE4" w:rsidRPr="00E54BE4">
        <w:t>(14,15)</w:t>
      </w:r>
      <w:r>
        <w:fldChar w:fldCharType="end"/>
      </w:r>
      <w:r>
        <w:t xml:space="preserve">.  </w:t>
      </w:r>
    </w:p>
    <w:p w14:paraId="689F962F" w14:textId="0ED77812" w:rsidR="00BC7F9C" w:rsidRDefault="00BC7F9C" w:rsidP="00BC7F9C">
      <w:r w:rsidRPr="00A368A5">
        <w:t xml:space="preserve">De acordo com um estudo prospectivo de </w:t>
      </w:r>
      <w:proofErr w:type="spellStart"/>
      <w:r w:rsidRPr="00A368A5">
        <w:t>Taha</w:t>
      </w:r>
      <w:proofErr w:type="spellEnd"/>
      <w:r w:rsidRPr="00A368A5">
        <w:t xml:space="preserve"> et al</w:t>
      </w:r>
      <w:r w:rsidR="00A44EA2">
        <w:t>.</w:t>
      </w:r>
      <w:r w:rsidRPr="00A368A5">
        <w:t xml:space="preserve"> com 154 pacientes tratados por RF e acompanhados por 15 anos</w:t>
      </w:r>
      <w:r w:rsidR="00432E8E">
        <w:fldChar w:fldCharType="begin"/>
      </w:r>
      <w:r w:rsidR="00E54BE4">
        <w:instrText xml:space="preserve"> ADDIN ZOTERO_ITEM CSL_CITATION {"citationID":"YYCaINjU","properties":{"formattedCitation":"(16)","plainCitation":"(16)","noteIndex":0},"citationItems":[{"id":2987,"uris":["http://zotero.org/users/10339151/items/9IBQQ9UN"],"itemData":{"id":2987,"type":"article-journal","container-title":"Journal of neurosurgery","issue":"6","note":"publisher: Journal of Neurosurgery Publishing Group","page":"989–993","source":"Google Scholar","title":"A prospective 15-year follow up of 154 consecutive patients with trigeminal neuralgia treated by percutaneous stereotactic radiofrequency thermal rhizotomy","volume":"83","author":[{"family":"Taha","given":"Jamal M."},{"family":"Tew","given":"John M."},{"family":"Buncher","given":"C. Ralph"}],"issued":{"date-parts":[["1995"]]}}}],"schema":"https://github.com/citation-style-language/schema/raw/master/csl-citation.json"} </w:instrText>
      </w:r>
      <w:r w:rsidR="00432E8E">
        <w:fldChar w:fldCharType="separate"/>
      </w:r>
      <w:r w:rsidR="00E54BE4" w:rsidRPr="00E54BE4">
        <w:t>(16)</w:t>
      </w:r>
      <w:r w:rsidR="00432E8E">
        <w:fldChar w:fldCharType="end"/>
      </w:r>
      <w:r w:rsidRPr="00A368A5">
        <w:t xml:space="preserve">, 153 (99%) deles obtiveram alívio inicial da dor após a RF e a dor </w:t>
      </w:r>
      <w:r w:rsidRPr="00A368A5">
        <w:lastRenderedPageBreak/>
        <w:t>persistiu em apenas um (1%) paciente</w:t>
      </w:r>
      <w:r>
        <w:t xml:space="preserve"> </w:t>
      </w:r>
      <w:r>
        <w:fldChar w:fldCharType="begin"/>
      </w:r>
      <w:r w:rsidR="00E54BE4">
        <w:instrText xml:space="preserve"> ADDIN ZOTERO_ITEM CSL_CITATION {"citationID":"J0InahNk","properties":{"formattedCitation":"(15)","plainCitation":"(15)","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fldChar w:fldCharType="separate"/>
      </w:r>
      <w:r w:rsidR="00E54BE4" w:rsidRPr="00E54BE4">
        <w:t>(15)</w:t>
      </w:r>
      <w:r>
        <w:fldChar w:fldCharType="end"/>
      </w:r>
      <w:r w:rsidRPr="00A368A5">
        <w:t xml:space="preserve">. Outro estudo realizado por </w:t>
      </w:r>
      <w:proofErr w:type="spellStart"/>
      <w:r w:rsidRPr="00A368A5">
        <w:t>Kanpolat</w:t>
      </w:r>
      <w:proofErr w:type="spellEnd"/>
      <w:r w:rsidRPr="00A368A5">
        <w:t xml:space="preserve"> et</w:t>
      </w:r>
      <w:r w:rsidR="00A44EA2">
        <w:t xml:space="preserve"> </w:t>
      </w:r>
      <w:r w:rsidRPr="00A368A5">
        <w:t>al</w:t>
      </w:r>
      <w:r w:rsidR="00A44EA2">
        <w:t>.</w:t>
      </w:r>
      <w:r w:rsidRPr="00A368A5">
        <w:t xml:space="preserve"> baseado em 1561 pacientes relatou uma taxa de 97,6% de alívio inicial da dor</w:t>
      </w:r>
      <w:r>
        <w:fldChar w:fldCharType="begin"/>
      </w:r>
      <w:r w:rsidR="00E54BE4">
        <w:instrText xml:space="preserve"> ADDIN ZOTERO_ITEM CSL_CITATION {"citationID":"frKKR534","properties":{"formattedCitation":"(17)","plainCitation":"(17)","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fldChar w:fldCharType="separate"/>
      </w:r>
      <w:r w:rsidR="00E54BE4" w:rsidRPr="00E54BE4">
        <w:t>(17)</w:t>
      </w:r>
      <w:r>
        <w:fldChar w:fldCharType="end"/>
      </w:r>
      <w:r w:rsidRPr="00A368A5">
        <w:t>.</w:t>
      </w:r>
    </w:p>
    <w:p w14:paraId="4D5185FB" w14:textId="1FD706BE" w:rsidR="00BC7F9C" w:rsidRDefault="00BC7F9C" w:rsidP="00BC7F9C">
      <w:r>
        <w:t>No presente 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w:t>
      </w:r>
      <w:r w:rsidR="00C640AC">
        <w:t>,</w:t>
      </w:r>
      <w:r>
        <w:t xml:space="preserve"> com resultados e riscos idênticos ao de uma RF primária conforme descrito em literatura.</w:t>
      </w:r>
    </w:p>
    <w:p w14:paraId="53D0ECC5" w14:textId="77777777" w:rsidR="00890FF7" w:rsidRDefault="00BC7F9C" w:rsidP="00714C81">
      <w:r>
        <w:t xml:space="preserve">A disponibilidade de grande número de tratamentos farmacológicos e várias opções de procedimentos invasivos para a NT mostram resultados deficientes em quaisquer destes tratamentos. Entre os medicamentos disponíveis, a </w:t>
      </w:r>
      <w:proofErr w:type="spellStart"/>
      <w:r>
        <w:t>carbamazepina</w:t>
      </w:r>
      <w:proofErr w:type="spellEnd"/>
      <w:r>
        <w:t xml:space="preserve"> e a </w:t>
      </w:r>
      <w:proofErr w:type="spellStart"/>
      <w:r>
        <w:t>oxcarbazepina</w:t>
      </w:r>
      <w:proofErr w:type="spellEnd"/>
      <w:r>
        <w:t xml:space="preserve"> compõe a primeira linha de tratamento. </w:t>
      </w:r>
      <w:proofErr w:type="spellStart"/>
      <w:r>
        <w:t>Lamotrigina</w:t>
      </w:r>
      <w:proofErr w:type="spellEnd"/>
      <w:r>
        <w:t xml:space="preserve">, </w:t>
      </w:r>
      <w:proofErr w:type="spellStart"/>
      <w:r>
        <w:t>baclofeno</w:t>
      </w:r>
      <w:proofErr w:type="spellEnd"/>
      <w:r>
        <w:t xml:space="preserve"> e </w:t>
      </w:r>
      <w:proofErr w:type="spellStart"/>
      <w:r>
        <w:t>pimozida</w:t>
      </w:r>
      <w:proofErr w:type="spellEnd"/>
      <w:r>
        <w:t xml:space="preserve"> formam a segunda linha e geralmente são administradas como terapia adicional. </w:t>
      </w:r>
      <w:proofErr w:type="spellStart"/>
      <w:r>
        <w:t>Fenitoína</w:t>
      </w:r>
      <w:proofErr w:type="spellEnd"/>
      <w:r>
        <w:t xml:space="preserve">, clonazepam, </w:t>
      </w:r>
      <w:proofErr w:type="spellStart"/>
      <w:r>
        <w:t>gabapentina</w:t>
      </w:r>
      <w:proofErr w:type="spellEnd"/>
      <w:r>
        <w:t xml:space="preserve">, </w:t>
      </w:r>
      <w:proofErr w:type="spellStart"/>
      <w:r>
        <w:t>topiramato</w:t>
      </w:r>
      <w:proofErr w:type="spellEnd"/>
      <w:r>
        <w:t xml:space="preserve">, </w:t>
      </w:r>
      <w:proofErr w:type="spellStart"/>
      <w:r>
        <w:t>levetiracetam</w:t>
      </w:r>
      <w:proofErr w:type="spellEnd"/>
      <w:r>
        <w:t xml:space="preserve">, ácido </w:t>
      </w:r>
      <w:proofErr w:type="spellStart"/>
      <w:r>
        <w:t>valpróico</w:t>
      </w:r>
      <w:proofErr w:type="spellEnd"/>
      <w:r>
        <w:t xml:space="preserve"> e </w:t>
      </w:r>
      <w:proofErr w:type="spellStart"/>
      <w:r>
        <w:t>tocainida</w:t>
      </w:r>
      <w:proofErr w:type="spellEnd"/>
      <w:r>
        <w:t xml:space="preserve"> também são benéficos. O problema com o tratamento farmacológico é a baixa tolerância a medicamentosa, que está relacionada a muitos fatores</w:t>
      </w:r>
      <w:r w:rsidR="00CD1AF7">
        <w:t xml:space="preserve">. </w:t>
      </w:r>
    </w:p>
    <w:p w14:paraId="18118D6F" w14:textId="4327897E" w:rsidR="00BC7F9C" w:rsidRDefault="00BC7F9C" w:rsidP="00714C81">
      <w:r>
        <w:t xml:space="preserve">Doses progressivamente crescentes de </w:t>
      </w:r>
      <w:proofErr w:type="spellStart"/>
      <w:r>
        <w:t>carbamazepina</w:t>
      </w:r>
      <w:proofErr w:type="spellEnd"/>
      <w:r>
        <w:t xml:space="preserve"> são necessárias para manter a eficácia</w:t>
      </w:r>
      <w:r w:rsidR="00D742F8">
        <w:t>,</w:t>
      </w:r>
      <w:r>
        <w:t xml:space="preserve"> que diminui para aproximadamente 50% devido à autoindução</w:t>
      </w:r>
      <w:r>
        <w:fldChar w:fldCharType="begin"/>
      </w:r>
      <w:r w:rsidR="00E54BE4">
        <w:instrText xml:space="preserve"> ADDIN ZOTERO_ITEM CSL_CITATION {"citationID":"4oUPFnlj","properties":{"formattedCitation":"(18)","plainCitation":"(18)","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fldChar w:fldCharType="separate"/>
      </w:r>
      <w:r w:rsidR="00E54BE4" w:rsidRPr="00E54BE4">
        <w:t>(18)</w:t>
      </w:r>
      <w:r>
        <w:fldChar w:fldCharType="end"/>
      </w:r>
      <w:r>
        <w:t>. Além disso, devido a alterações relacionadas à idade na fisiologia e farmacocinética</w:t>
      </w:r>
      <w:r w:rsidR="00270796">
        <w:t xml:space="preserve"> </w:t>
      </w:r>
      <w:r>
        <w:t>(função 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fldChar w:fldCharType="begin"/>
      </w:r>
      <w:r w:rsidR="00E54BE4">
        <w:instrText xml:space="preserve"> ADDIN ZOTERO_ITEM CSL_CITATION {"citationID":"qRESXcy3","properties":{"formattedCitation":"(19)","plainCitation":"(19)","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fldChar w:fldCharType="separate"/>
      </w:r>
      <w:r w:rsidR="00E54BE4" w:rsidRPr="00E54BE4">
        <w:t>(19)</w:t>
      </w:r>
      <w:r>
        <w:fldChar w:fldCharType="end"/>
      </w:r>
      <w:r>
        <w:t xml:space="preserve">. </w:t>
      </w:r>
      <w:r w:rsidRPr="00945E49">
        <w:t xml:space="preserve">Estima-se que aproximadamente 6 a 10% dos pacientes não tolerem a </w:t>
      </w:r>
      <w:proofErr w:type="spellStart"/>
      <w:r w:rsidRPr="00945E49">
        <w:t>carbamazepina</w:t>
      </w:r>
      <w:proofErr w:type="spellEnd"/>
      <w:r>
        <w:fldChar w:fldCharType="begin"/>
      </w:r>
      <w:r w:rsidR="00E54BE4">
        <w:instrText xml:space="preserve"> ADDIN ZOTERO_ITEM CSL_CITATION {"citationID":"RPqNuMBR","properties":{"formattedCitation":"(20)","plainCitation":"(20)","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fldChar w:fldCharType="separate"/>
      </w:r>
      <w:r w:rsidR="00E54BE4" w:rsidRPr="00E54BE4">
        <w:t>(20)</w:t>
      </w:r>
      <w:r>
        <w:fldChar w:fldCharType="end"/>
      </w:r>
      <w:r w:rsidRPr="00945E49">
        <w:t>.</w:t>
      </w:r>
      <w:r>
        <w:t xml:space="preserve">  </w:t>
      </w:r>
    </w:p>
    <w:p w14:paraId="02D4F502" w14:textId="3D708F2A" w:rsidR="00CC1CA6" w:rsidRDefault="00BC7F9C" w:rsidP="00BC7F9C">
      <w:r>
        <w:t>Por outro lado, o arsenal neurocirúrgico para o manejo da NT refratária consiste em procedimentos importantes, incluindo</w:t>
      </w:r>
      <w:r w:rsidR="00FA0EA8">
        <w:t xml:space="preserve"> com primeira linha a</w:t>
      </w:r>
      <w:r>
        <w:t xml:space="preserve"> descompressão microvascular por craniotomia (DVM), tratamentos percutâneos minimamente invasivos e </w:t>
      </w:r>
      <w:r w:rsidR="003B3217">
        <w:t>GKRS</w:t>
      </w:r>
      <w:r w:rsidR="00EF27EF">
        <w:t xml:space="preserve"> </w:t>
      </w:r>
      <w:r>
        <w:fldChar w:fldCharType="begin"/>
      </w:r>
      <w:r w:rsidR="00E54BE4">
        <w:instrText xml:space="preserve"> ADDIN ZOTERO_ITEM CSL_CITATION {"citationID":"xz4dXttx","properties":{"formattedCitation":"(21)","plainCitation":"(21)","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fldChar w:fldCharType="separate"/>
      </w:r>
      <w:r w:rsidR="00E54BE4" w:rsidRPr="00E54BE4">
        <w:t>(21)</w:t>
      </w:r>
      <w:r>
        <w:fldChar w:fldCharType="end"/>
      </w:r>
      <w:r>
        <w:t>. Embora a DVM seja eficaz em manter analgesia a longo prazo, vários pacientes precisarão, eventualmente, ser submetidos a um tratamento percutâneo para a NT</w:t>
      </w:r>
      <w:r>
        <w:fldChar w:fldCharType="begin"/>
      </w:r>
      <w:r w:rsidR="00E54BE4">
        <w:instrText xml:space="preserve"> ADDIN ZOTERO_ITEM CSL_CITATION {"citationID":"yoQKjIck","properties":{"formattedCitation":"(22)","plainCitation":"(22)","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fldChar w:fldCharType="separate"/>
      </w:r>
      <w:r w:rsidR="00E54BE4" w:rsidRPr="00E54BE4">
        <w:t>(22)</w:t>
      </w:r>
      <w:r>
        <w:fldChar w:fldCharType="end"/>
      </w:r>
      <w:r>
        <w:t xml:space="preserve">. </w:t>
      </w:r>
    </w:p>
    <w:p w14:paraId="746B9910" w14:textId="235B0916" w:rsidR="00BC7F9C" w:rsidRDefault="00BC7F9C" w:rsidP="00BC7F9C">
      <w:r>
        <w:t>Esse é o caso de pacientes idosos ou com comorbidades que não são bons candidatos a DVM ou pacientes com NT recorrente após DVM</w:t>
      </w:r>
      <w:r w:rsidR="0096328A">
        <w:t xml:space="preserve"> </w:t>
      </w:r>
      <w:r>
        <w:fldChar w:fldCharType="begin"/>
      </w:r>
      <w:r w:rsidR="00E54BE4">
        <w:instrText xml:space="preserve"> ADDIN ZOTERO_ITEM CSL_CITATION {"citationID":"D7bxW03H","properties":{"formattedCitation":"(23)","plainCitation":"(23)","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fldChar w:fldCharType="separate"/>
      </w:r>
      <w:r w:rsidR="00E54BE4" w:rsidRPr="00E54BE4">
        <w:t>(23)</w:t>
      </w:r>
      <w:r>
        <w:fldChar w:fldCharType="end"/>
      </w:r>
      <w:r>
        <w:t>. É importante ressaltar que as abordagens percutâneas também têm sido usadas como a primeira estratégia neurocirúrgica por vários centros</w:t>
      </w:r>
      <w:r w:rsidR="0096328A">
        <w:t xml:space="preserve"> </w:t>
      </w:r>
      <w:r>
        <w:fldChar w:fldCharType="begin"/>
      </w:r>
      <w:r w:rsidR="00E54BE4">
        <w:instrText xml:space="preserve"> ADDIN ZOTERO_ITEM CSL_CITATION {"citationID":"JTJzOLtp","properties":{"formattedCitation":"(24,25)","plainCitation":"(24,25)","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fldChar w:fldCharType="separate"/>
      </w:r>
      <w:r w:rsidR="00E54BE4" w:rsidRPr="00E54BE4">
        <w:t>(24,25)</w:t>
      </w:r>
      <w:r>
        <w:fldChar w:fldCharType="end"/>
      </w:r>
      <w:r>
        <w:t xml:space="preserve">. </w:t>
      </w:r>
    </w:p>
    <w:p w14:paraId="5EDBEE6D" w14:textId="5F3C98EB" w:rsidR="00BC7F9C" w:rsidRDefault="00BC7F9C" w:rsidP="00BC7F9C">
      <w:r>
        <w:t>Além disso, há os tratamentos percutâneos para a NT incluem GR, RF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fldChar w:fldCharType="begin"/>
      </w:r>
      <w:r w:rsidR="00E54BE4">
        <w:instrText xml:space="preserve"> ADDIN ZOTERO_ITEM CSL_CITATION {"citationID":"ryYju0r9","properties":{"formattedCitation":"(10)","plainCitation":"(10)","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fldChar w:fldCharType="separate"/>
      </w:r>
      <w:r w:rsidR="00E54BE4" w:rsidRPr="00E54BE4">
        <w:t>(10)</w:t>
      </w:r>
      <w:r>
        <w:fldChar w:fldCharType="end"/>
      </w:r>
      <w:r>
        <w:t xml:space="preserve">. </w:t>
      </w:r>
    </w:p>
    <w:p w14:paraId="3656AFED" w14:textId="0BB2C8CE" w:rsidR="00BC7F9C" w:rsidRDefault="00BC7F9C" w:rsidP="00BC7F9C">
      <w:r>
        <w:lastRenderedPageBreak/>
        <w:t>A</w:t>
      </w:r>
      <w:r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rsidR="00E40AA5">
        <w:t xml:space="preserve"> </w:t>
      </w:r>
      <w:r>
        <w:fldChar w:fldCharType="begin"/>
      </w:r>
      <w:r w:rsidR="00E54BE4">
        <w:instrText xml:space="preserve"> ADDIN ZOTERO_ITEM CSL_CITATION {"citationID":"15g1zsax","properties":{"formattedCitation":"(26)","plainCitation":"(26)","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fldChar w:fldCharType="separate"/>
      </w:r>
      <w:r w:rsidR="00E54BE4" w:rsidRPr="00E54BE4">
        <w:t>(26)</w:t>
      </w:r>
      <w:r>
        <w:fldChar w:fldCharType="end"/>
      </w:r>
      <w:r w:rsidRPr="00945E49">
        <w:t xml:space="preserve">. </w:t>
      </w:r>
      <w:r>
        <w:t xml:space="preserve"> Os mecanismos associados ao desenvolvimento dessa dor persistente não são totalmente bem compreendidos e estão associados a resultados de tratamento clínico e cirúrgico deficientes</w:t>
      </w:r>
      <w:r>
        <w:fldChar w:fldCharType="begin"/>
      </w:r>
      <w:r w:rsidR="00E54BE4">
        <w:instrText xml:space="preserve"> ADDIN ZOTERO_ITEM CSL_CITATION {"citationID":"z3zWh3tn","properties":{"formattedCitation":"(27)","plainCitation":"(27)","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fldChar w:fldCharType="separate"/>
      </w:r>
      <w:r w:rsidR="00E54BE4" w:rsidRPr="00E54BE4">
        <w:t>(27)</w:t>
      </w:r>
      <w:r>
        <w:fldChar w:fldCharType="end"/>
      </w:r>
      <w:r>
        <w:t>.</w:t>
      </w:r>
    </w:p>
    <w:p w14:paraId="36A7F941" w14:textId="5B4F36C0" w:rsidR="00BC7F9C" w:rsidRDefault="00BC7F9C" w:rsidP="00BC7F9C">
      <w:r w:rsidRPr="00F73574">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p w14:paraId="09CE3EA1" w14:textId="2D258A5A" w:rsidR="00C761D9" w:rsidRPr="00C761D9" w:rsidRDefault="00925821" w:rsidP="00C761D9">
      <w:r>
        <w:t>A paciente</w:t>
      </w:r>
      <w:r w:rsidR="00B231DB">
        <w:t xml:space="preserve"> </w:t>
      </w:r>
      <w:r w:rsidR="00C92047">
        <w:t xml:space="preserve">relatou </w:t>
      </w:r>
      <w:r w:rsidR="004153CF">
        <w:t xml:space="preserve">que o tratamento medicamentoso e </w:t>
      </w:r>
      <w:r w:rsidR="00E55E5F">
        <w:t>a RF realizad</w:t>
      </w:r>
      <w:r w:rsidR="00601151">
        <w:t xml:space="preserve">os </w:t>
      </w:r>
      <w:r w:rsidR="00A4716A">
        <w:t xml:space="preserve">mesmo </w:t>
      </w:r>
      <w:r w:rsidR="00B15CF8">
        <w:t>com</w:t>
      </w:r>
      <w:r w:rsidR="00A4716A">
        <w:t xml:space="preserve"> a redução da dor</w:t>
      </w:r>
      <w:r w:rsidR="00E55E5F">
        <w:t xml:space="preserve">, </w:t>
      </w:r>
      <w:r w:rsidR="00446CC4">
        <w:t xml:space="preserve">ocasionaram </w:t>
      </w:r>
      <w:r w:rsidR="00A4716A">
        <w:t xml:space="preserve">nela um </w:t>
      </w:r>
      <w:r w:rsidR="00446CC4">
        <w:t xml:space="preserve">desgaste </w:t>
      </w:r>
      <w:r w:rsidR="00A4716A">
        <w:t>emocional</w:t>
      </w:r>
      <w:r w:rsidR="00446CC4">
        <w:t xml:space="preserve">, </w:t>
      </w:r>
      <w:r w:rsidR="00B77873">
        <w:t>reclamando da demora diagnóstica, dos efeitos colaterais</w:t>
      </w:r>
      <w:r w:rsidR="00FE4F00">
        <w:t xml:space="preserve"> não tolerados pela mesma</w:t>
      </w:r>
      <w:r w:rsidR="00B77873">
        <w:t xml:space="preserve"> da </w:t>
      </w:r>
      <w:r w:rsidR="00B15CF8">
        <w:t>C</w:t>
      </w:r>
      <w:r w:rsidR="00B77873">
        <w:t>arbamazepina</w:t>
      </w:r>
      <w:r w:rsidR="00F15F2A">
        <w:t xml:space="preserve"> e da hipoestesia </w:t>
      </w:r>
      <w:r w:rsidR="00C34DE4">
        <w:t xml:space="preserve">intensa sentida </w:t>
      </w:r>
      <w:r w:rsidR="000273B0">
        <w:t>após</w:t>
      </w:r>
      <w:r w:rsidR="00F15F2A">
        <w:t xml:space="preserve"> a RF</w:t>
      </w:r>
      <w:r w:rsidR="00FE4F00">
        <w:t xml:space="preserve">, o que gerou a recusa da </w:t>
      </w:r>
      <w:r w:rsidR="009E45CA">
        <w:t>segunda proposta de RF</w:t>
      </w:r>
      <w:r w:rsidR="00B3140C">
        <w:t>. Disse ainda que mesmo durante a remissão</w:t>
      </w:r>
      <w:r w:rsidR="00740C22">
        <w:t xml:space="preserve"> total do quadro, convivia com medo diário do retorno da dor e da </w:t>
      </w:r>
      <w:r>
        <w:t>possibilidade de ter de se submeter a DVM, que ela recusou desde o início</w:t>
      </w:r>
      <w:r w:rsidR="000273B0">
        <w:t>.</w:t>
      </w:r>
      <w:r w:rsidR="00526FD7">
        <w:t xml:space="preserve"> Buscou apoio psicológico que a ajudou no enfrenta</w:t>
      </w:r>
      <w:r w:rsidR="00613D1C">
        <w:t xml:space="preserve">mento desta ansiedade. A visão da paciente vai de encontro a tantos outros relatos </w:t>
      </w:r>
      <w:r w:rsidR="00586A73">
        <w:t>de pacientes com NT</w:t>
      </w:r>
      <w:r w:rsidR="00F6726C">
        <w:t>.</w:t>
      </w:r>
    </w:p>
    <w:bookmarkEnd w:id="8"/>
    <w:p w14:paraId="07C72D0E" w14:textId="1C4ABBFF" w:rsidR="000C7353" w:rsidRDefault="000C7353" w:rsidP="00C81291"/>
    <w:p w14:paraId="7F181A65" w14:textId="77777777" w:rsidR="000C7353" w:rsidRDefault="00026A98" w:rsidP="00C81291">
      <w:r>
        <w:tab/>
      </w:r>
      <w:r>
        <w:tab/>
      </w:r>
      <w:r>
        <w:br w:type="page"/>
      </w:r>
    </w:p>
    <w:p w14:paraId="1AF9B94E" w14:textId="77793A64" w:rsidR="000C7353" w:rsidRDefault="00026A98" w:rsidP="000E5AF0">
      <w:pPr>
        <w:pStyle w:val="Ttulo1"/>
      </w:pPr>
      <w:bookmarkStart w:id="10" w:name="_Toc151583666"/>
      <w:r>
        <w:lastRenderedPageBreak/>
        <w:t>CONCLUSÃO</w:t>
      </w:r>
      <w:bookmarkEnd w:id="10"/>
      <w:r>
        <w:t xml:space="preserve"> </w:t>
      </w:r>
    </w:p>
    <w:p w14:paraId="46E1BAEE" w14:textId="5A35861C" w:rsidR="00861FD9" w:rsidRDefault="00FC5A58" w:rsidP="00FC5A58">
      <w:r w:rsidRPr="00E54BE4">
        <w:rPr>
          <w:color w:val="auto"/>
        </w:rPr>
        <w:t>As mais recentes diretrizes incentivam os médicos de cuidados primários a diagnosticar prontamente a NT e iniciar a farmacoterapia depois de descartar as causas dentárias da dor facial. Todos os pacientes devem ser avaliados para descartar causas secundárias de dor facial, mesmo que a dor esteja em remissão</w:t>
      </w:r>
      <w:r>
        <w:t>, o</w:t>
      </w:r>
      <w:r w:rsidRPr="0084601D">
        <w:t xml:space="preserve"> uso de </w:t>
      </w:r>
      <w:r>
        <w:t xml:space="preserve">RMC </w:t>
      </w:r>
      <w:r w:rsidRPr="0084601D">
        <w:t xml:space="preserve">para pesquisar a causa subjacente da </w:t>
      </w:r>
      <w:r>
        <w:t>NT</w:t>
      </w:r>
      <w:r w:rsidRPr="0084601D">
        <w:t xml:space="preserve"> é defendido e, se a </w:t>
      </w:r>
      <w:r>
        <w:t xml:space="preserve">RMC for </w:t>
      </w:r>
      <w:r w:rsidR="00861FD9">
        <w:t>contraindicada</w:t>
      </w:r>
      <w:r w:rsidRPr="0084601D">
        <w:t>, use tomografia e angiografia computadorizadas no cérebro e testes neurofisiológicos, como potenciais evocados auditivos do tronco cerebral.</w:t>
      </w:r>
      <w:r w:rsidRPr="00E54BE4">
        <w:rPr>
          <w:color w:val="auto"/>
        </w:rPr>
        <w:t xml:space="preserve"> Se ocorrerem recaídas, realizar o encaminhamento do paciente para uma equipe especializada multidisciplinar onde será informado aos mesmos sobre o tratamento mais adequado para sua condição. </w:t>
      </w:r>
      <w:r w:rsidRPr="0084601D">
        <w:t xml:space="preserve">Na prática, são necessários planos de </w:t>
      </w:r>
      <w:r>
        <w:t>tratamento farmacológico</w:t>
      </w:r>
      <w:r w:rsidRPr="0084601D">
        <w:t xml:space="preserve"> individualizados, equilibrando os benefícios e os efeitos colaterais </w:t>
      </w:r>
      <w:r>
        <w:t>relatados</w:t>
      </w:r>
      <w:r w:rsidRPr="0084601D">
        <w:t xml:space="preserve"> por cada paciente. </w:t>
      </w:r>
    </w:p>
    <w:p w14:paraId="243A2C4A" w14:textId="5FD343ED" w:rsidR="00FC5A58" w:rsidRDefault="00FC5A58" w:rsidP="00FC5A58">
      <w:r w:rsidRPr="0084601D">
        <w:t xml:space="preserve">Como a </w:t>
      </w:r>
      <w:r>
        <w:t>NT</w:t>
      </w:r>
      <w:r w:rsidRPr="0084601D">
        <w:t xml:space="preserve"> é um </w:t>
      </w:r>
      <w:r>
        <w:t>transtorno paroxístico</w:t>
      </w:r>
      <w:r w:rsidRPr="0084601D">
        <w:t xml:space="preserve">, é difícil </w:t>
      </w:r>
      <w:r>
        <w:t>avaliar</w:t>
      </w:r>
      <w:r w:rsidRPr="0084601D">
        <w:t xml:space="preserve"> quando reduzir e retirar o tratamento. Muitos pacientes optam por continuar os medicamentos mesmo quando em remissão. Orientação e aconselhamento</w:t>
      </w:r>
      <w:r>
        <w:t xml:space="preserve"> </w:t>
      </w:r>
      <w:r w:rsidRPr="0084601D">
        <w:t xml:space="preserve">podem ser necessários para ajudar os pacientes a diminuir e </w:t>
      </w:r>
      <w:r>
        <w:t>parar</w:t>
      </w:r>
      <w:r w:rsidRPr="0084601D">
        <w:t xml:space="preserve"> o tratamento. O controle rápido da dor deve ser o objetivo principal, e não há razão para que os médicos de cuidados primários não possam iniciar </w:t>
      </w:r>
      <w:r>
        <w:t>terapia medicamentosa</w:t>
      </w:r>
      <w:r w:rsidRPr="0084601D">
        <w:t xml:space="preserve"> de segunda linha, </w:t>
      </w:r>
      <w:r>
        <w:t>baseada no</w:t>
      </w:r>
      <w:r w:rsidRPr="0084601D">
        <w:t xml:space="preserve"> seu conhecimento e experiência</w:t>
      </w:r>
      <w:r>
        <w:t xml:space="preserve">.  É importante o manejo rápido e adequado </w:t>
      </w:r>
      <w:r w:rsidRPr="0084601D">
        <w:t xml:space="preserve">de recaídas agudas de </w:t>
      </w:r>
      <w:r>
        <w:t>NT, com estratégias baseadas nas mais recentes diretrizes.</w:t>
      </w:r>
    </w:p>
    <w:p w14:paraId="66C1EA06" w14:textId="77777777" w:rsidR="00FC5A58" w:rsidRPr="00E54BE4" w:rsidRDefault="00FC5A58" w:rsidP="00FC5A58">
      <w:pPr>
        <w:rPr>
          <w:color w:val="auto"/>
        </w:rPr>
      </w:pPr>
      <w:r w:rsidRPr="00C108F3">
        <w:t xml:space="preserve">A </w:t>
      </w:r>
      <w:r>
        <w:t xml:space="preserve">NT </w:t>
      </w:r>
      <w:r w:rsidRPr="00C108F3">
        <w:t>é uma</w:t>
      </w:r>
      <w:r>
        <w:t xml:space="preserve"> condição em que ocorrem remissões e recidivas</w:t>
      </w:r>
      <w:r w:rsidRPr="00C108F3">
        <w:t xml:space="preserve">, e a melhora inicial da dor pode nem sempre ser devido ao tratamento. Isso é especialmente verdadeiro para procedimentos invasivos, onde a boa resposta inicial pode ser seguida por complicações e recaídas do tratamento. </w:t>
      </w:r>
    </w:p>
    <w:p w14:paraId="383BCB89" w14:textId="77777777" w:rsidR="00FC5A58" w:rsidRPr="00E54BE4" w:rsidRDefault="00FC5A58" w:rsidP="00FC5A58">
      <w:pPr>
        <w:rPr>
          <w:color w:val="auto"/>
        </w:rPr>
      </w:pPr>
      <w:r w:rsidRPr="00E54BE4">
        <w:rPr>
          <w:color w:val="auto"/>
        </w:rPr>
        <w:t>É recomendado o encaminhamento do paciente para programas de controle da dor com acesso a psicólogos e fisioterapeutas, porque a gravidade da dor, a interrupção da vida diária e o impacto psicológico associado da NT podem afetar de forma importante a saúde mental. O medo de uma recaída não pode ser subestimado. Psicólogos da dor e especialistas em enfermagem para o tratamento da dor podem ajudar os pacientes a aliviar alguns desses medos.</w:t>
      </w:r>
    </w:p>
    <w:p w14:paraId="68FC1B10" w14:textId="77777777" w:rsidR="00FC5A58" w:rsidRDefault="00FC5A58" w:rsidP="00FC5A58">
      <w:r>
        <w:t>O estudo deste caso possibilitou concluir que a NT representa um grande desafio no tratamento dos pacientes tanto para os médicos de cuidados primários quanto para os especialistas em dor. A manifestação clínica desta patologia tem impacto significativo na qualidade de vida e observa-se notória dificuldade em obter-se a remissão completa do quadro, com altos índices de recidiva ao longo do tempo.</w:t>
      </w:r>
    </w:p>
    <w:p w14:paraId="29F546F9" w14:textId="77777777" w:rsidR="00FC5A58" w:rsidRPr="00FC5A58" w:rsidRDefault="00FC5A58" w:rsidP="00FC5A58"/>
    <w:p w14:paraId="0B4B3479" w14:textId="77777777" w:rsidR="000C7353" w:rsidRDefault="00026A98" w:rsidP="00C81291">
      <w:r>
        <w:tab/>
      </w:r>
      <w:r>
        <w:tab/>
      </w:r>
      <w:r>
        <w:br w:type="page"/>
      </w:r>
    </w:p>
    <w:p w14:paraId="5F28AD71" w14:textId="200622BB" w:rsidR="000C7353" w:rsidRDefault="00026A98" w:rsidP="000E5AF0">
      <w:pPr>
        <w:pStyle w:val="Ttulo1"/>
      </w:pPr>
      <w:r w:rsidRPr="00ED3A8A">
        <w:lastRenderedPageBreak/>
        <w:t xml:space="preserve"> </w:t>
      </w:r>
      <w:bookmarkStart w:id="11" w:name="_Toc151583667"/>
      <w:r w:rsidRPr="00ED3A8A">
        <w:t>REFERÊNCIAS BIBLIOGRÁFICAS</w:t>
      </w:r>
      <w:bookmarkEnd w:id="11"/>
      <w:r w:rsidRPr="00ED3A8A">
        <w:t xml:space="preserve"> </w:t>
      </w:r>
    </w:p>
    <w:p w14:paraId="266F1C67" w14:textId="0FA1654D" w:rsidR="00432E8E" w:rsidRDefault="00432E8E" w:rsidP="00432E8E"/>
    <w:p w14:paraId="633149E6" w14:textId="77777777" w:rsidR="00E54BE4" w:rsidRPr="00E54BE4" w:rsidRDefault="00432E8E" w:rsidP="00E54BE4">
      <w:pPr>
        <w:pStyle w:val="Bibliografia"/>
      </w:pPr>
      <w:r>
        <w:fldChar w:fldCharType="begin"/>
      </w:r>
      <w:r w:rsidRPr="00432E8E">
        <w:rPr>
          <w:lang w:val="en-US"/>
        </w:rPr>
        <w:instrText xml:space="preserve"> ADDIN ZOTERO_BIBL {"uncited":[],"omitted":[],"custom":[]} CSL_BIBLIOGRAPHY </w:instrText>
      </w:r>
      <w:r>
        <w:fldChar w:fldCharType="separate"/>
      </w:r>
      <w:r w:rsidR="00E54BE4" w:rsidRPr="00E54BE4">
        <w:rPr>
          <w:lang w:val="en-US"/>
        </w:rPr>
        <w:t>1.</w:t>
      </w:r>
      <w:r w:rsidR="00E54BE4" w:rsidRPr="00E54BE4">
        <w:rPr>
          <w:lang w:val="en-US"/>
        </w:rPr>
        <w:tab/>
        <w:t xml:space="preserve">Vorenkamp KE, Hassett AL, Figg GM, Jennifer A Sweet, Miller J, Jonathan Paul Miller. </w:t>
      </w:r>
      <w:r w:rsidR="00E54BE4" w:rsidRPr="00E54BE4">
        <w:t>Trigeminal Neuralgia and Other Facial Pain Conditions. 1</w:t>
      </w:r>
      <w:r w:rsidR="00E54BE4" w:rsidRPr="00E54BE4">
        <w:rPr>
          <w:vertAlign w:val="superscript"/>
        </w:rPr>
        <w:t>o</w:t>
      </w:r>
      <w:r w:rsidR="00E54BE4" w:rsidRPr="00E54BE4">
        <w:t xml:space="preserve"> de abril de 2015;38–59. </w:t>
      </w:r>
    </w:p>
    <w:p w14:paraId="74ECDA70" w14:textId="77777777" w:rsidR="00E54BE4" w:rsidRPr="00E54BE4" w:rsidRDefault="00E54BE4" w:rsidP="00E54BE4">
      <w:pPr>
        <w:pStyle w:val="Bibliografia"/>
        <w:rPr>
          <w:lang w:val="en-US"/>
        </w:rPr>
      </w:pPr>
      <w:r w:rsidRPr="00E54BE4">
        <w:t>2.</w:t>
      </w:r>
      <w:r w:rsidRPr="00E54BE4">
        <w:tab/>
        <w:t xml:space="preserve">Machado A, Haertel LM. Neuroanatomia funcional [Internet]. Atheneu; 2013 [citado 8 de novembro de 2023]. </w:t>
      </w:r>
      <w:r w:rsidRPr="00E54BE4">
        <w:rPr>
          <w:lang w:val="en-US"/>
        </w:rPr>
        <w:t>Disponível em: https://ria.ufrn.br/handle/123456789/2178</w:t>
      </w:r>
    </w:p>
    <w:p w14:paraId="3D84EB61" w14:textId="77777777" w:rsidR="00E54BE4" w:rsidRPr="00E54BE4" w:rsidRDefault="00E54BE4" w:rsidP="00E54BE4">
      <w:pPr>
        <w:pStyle w:val="Bibliografia"/>
      </w:pPr>
      <w:r w:rsidRPr="00E54BE4">
        <w:rPr>
          <w:lang w:val="en-US"/>
        </w:rPr>
        <w:t>3.</w:t>
      </w:r>
      <w:r w:rsidRPr="00E54BE4">
        <w:rPr>
          <w:lang w:val="en-US"/>
        </w:rPr>
        <w:tab/>
        <w:t>Van Kleef M, Van Genderen WE, Narouze S, Nurmikko TJ, Van Zundert J, Geurts JW, et al. Trigeminal Neuralgia. Em: Van Zundert J, Patijn J, Hartrick CT, Lataster A, Huygen FJPM, Mekhail N, et al., organizadores. Evidence</w:t>
      </w:r>
      <w:r w:rsidRPr="00E54BE4">
        <w:rPr>
          <w:rFonts w:ascii="Cambria Math" w:hAnsi="Cambria Math" w:cs="Cambria Math"/>
          <w:lang w:val="en-US"/>
        </w:rPr>
        <w:t>‐</w:t>
      </w:r>
      <w:r w:rsidRPr="00E54BE4">
        <w:rPr>
          <w:lang w:val="en-US"/>
        </w:rPr>
        <w:t xml:space="preserve">Based Interventional Pain Medicine [Internet]. </w:t>
      </w:r>
      <w:r w:rsidRPr="00E54BE4">
        <w:t>1</w:t>
      </w:r>
      <w:r w:rsidRPr="00E54BE4">
        <w:rPr>
          <w:vertAlign w:val="superscript"/>
        </w:rPr>
        <w:t>o</w:t>
      </w:r>
      <w:r w:rsidRPr="00E54BE4">
        <w:t xml:space="preserve"> ed Wiley; 2011 [citado 24 de novembro de 2023]. p. 1–7. Disponível em: https://onlinelibrary.wiley.com/doi/10.1002/9781119968375.ch1</w:t>
      </w:r>
    </w:p>
    <w:p w14:paraId="2F46C946" w14:textId="77777777" w:rsidR="00E54BE4" w:rsidRPr="00E54BE4" w:rsidRDefault="00E54BE4" w:rsidP="00E54BE4">
      <w:pPr>
        <w:pStyle w:val="Bibliografia"/>
        <w:rPr>
          <w:lang w:val="en-US"/>
        </w:rPr>
      </w:pPr>
      <w:r w:rsidRPr="00E54BE4">
        <w:rPr>
          <w:lang w:val="en-US"/>
        </w:rPr>
        <w:t>4.</w:t>
      </w:r>
      <w:r w:rsidRPr="00E54BE4">
        <w:rPr>
          <w:lang w:val="en-US"/>
        </w:rPr>
        <w:tab/>
        <w:t xml:space="preserve">MacDonald BK, Cockerell OC, Sander J, Shorvon SD. The incidence and lifetime prevalence of neurological disorders in a prospective community-based study in the UK. Brain. 2000;123(4):665–76. </w:t>
      </w:r>
    </w:p>
    <w:p w14:paraId="49A43E86" w14:textId="77777777" w:rsidR="00E54BE4" w:rsidRPr="00E54BE4" w:rsidRDefault="00E54BE4" w:rsidP="00E54BE4">
      <w:pPr>
        <w:pStyle w:val="Bibliografia"/>
        <w:rPr>
          <w:lang w:val="en-US"/>
        </w:rPr>
      </w:pPr>
      <w:r w:rsidRPr="00E54BE4">
        <w:rPr>
          <w:lang w:val="en-US"/>
        </w:rPr>
        <w:t>5.</w:t>
      </w:r>
      <w:r w:rsidRPr="00E54BE4">
        <w:rPr>
          <w:lang w:val="en-US"/>
        </w:rPr>
        <w:tab/>
        <w:t>Love S. Trigeminal neuralgia: Pathology and pathogenesis. Brain. 1</w:t>
      </w:r>
      <w:r w:rsidRPr="00E54BE4">
        <w:rPr>
          <w:vertAlign w:val="superscript"/>
          <w:lang w:val="en-US"/>
        </w:rPr>
        <w:t>o</w:t>
      </w:r>
      <w:r w:rsidRPr="00E54BE4">
        <w:rPr>
          <w:lang w:val="en-US"/>
        </w:rPr>
        <w:t xml:space="preserve"> de dezembro de 2001;124(12):2347–60. </w:t>
      </w:r>
    </w:p>
    <w:p w14:paraId="3CFF6815" w14:textId="77777777" w:rsidR="00E54BE4" w:rsidRPr="00E54BE4" w:rsidRDefault="00E54BE4" w:rsidP="00E54BE4">
      <w:pPr>
        <w:pStyle w:val="Bibliografia"/>
        <w:rPr>
          <w:lang w:val="en-US"/>
        </w:rPr>
      </w:pPr>
      <w:r w:rsidRPr="00E54BE4">
        <w:rPr>
          <w:lang w:val="en-US"/>
        </w:rPr>
        <w:t>6.</w:t>
      </w:r>
      <w:r w:rsidRPr="00E54BE4">
        <w:rPr>
          <w:lang w:val="en-US"/>
        </w:rPr>
        <w:tab/>
        <w:t xml:space="preserve">Rappaport ZH, Govrin-Lippmann R, Devor M. An Electron-Microscopic Analysis of Biopsy Samples of the Trigeminal Root Taken during Microvascular Decompressive Surgery. Stereotact Funct Neurosurg. 1997;68(1–4):182–6. </w:t>
      </w:r>
    </w:p>
    <w:p w14:paraId="2D48B975" w14:textId="77777777" w:rsidR="00E54BE4" w:rsidRPr="00E54BE4" w:rsidRDefault="00E54BE4" w:rsidP="00E54BE4">
      <w:pPr>
        <w:pStyle w:val="Bibliografia"/>
        <w:rPr>
          <w:lang w:val="en-US"/>
        </w:rPr>
      </w:pPr>
      <w:r w:rsidRPr="00E54BE4">
        <w:rPr>
          <w:lang w:val="en-US"/>
        </w:rPr>
        <w:t>7.</w:t>
      </w:r>
      <w:r w:rsidRPr="00E54BE4">
        <w:rPr>
          <w:lang w:val="en-US"/>
        </w:rPr>
        <w:tab/>
        <w:t xml:space="preserve">Marinković S, Todorović V, Gibo H, Budeč M, Drndarević N, Pešić D, et al. The Trigeminal Vasculature Pathology in Patients With Neuralgia. Headache. outubro de 2007;47(9):1334–9. </w:t>
      </w:r>
    </w:p>
    <w:p w14:paraId="59FF9073" w14:textId="77777777" w:rsidR="00E54BE4" w:rsidRPr="00E54BE4" w:rsidRDefault="00E54BE4" w:rsidP="00E54BE4">
      <w:pPr>
        <w:pStyle w:val="Bibliografia"/>
      </w:pPr>
      <w:r w:rsidRPr="00E54BE4">
        <w:rPr>
          <w:lang w:val="en-US"/>
        </w:rPr>
        <w:t>8.</w:t>
      </w:r>
      <w:r w:rsidRPr="00E54BE4">
        <w:rPr>
          <w:lang w:val="en-US"/>
        </w:rPr>
        <w:tab/>
        <w:t xml:space="preserve">Burchiel KJ. Abnormal impulse generation in focally demyelinated trigeminal roots. </w:t>
      </w:r>
      <w:r w:rsidRPr="00E54BE4">
        <w:t xml:space="preserve">Journal of neurosurgery. 1980;53(5):674–83. </w:t>
      </w:r>
    </w:p>
    <w:p w14:paraId="3C55688A" w14:textId="77777777" w:rsidR="00E54BE4" w:rsidRPr="00E54BE4" w:rsidRDefault="00E54BE4" w:rsidP="00E54BE4">
      <w:pPr>
        <w:pStyle w:val="Bibliografia"/>
        <w:rPr>
          <w:lang w:val="en-US"/>
        </w:rPr>
      </w:pPr>
      <w:r w:rsidRPr="00E54BE4">
        <w:t>9.</w:t>
      </w:r>
      <w:r w:rsidRPr="00E54BE4">
        <w:tab/>
        <w:t xml:space="preserve">Siqueira SRDT de, Alves B, Malpartida HMG, Teixeira MJ, Siqueira JTT de. </w:t>
      </w:r>
      <w:r w:rsidRPr="00E54BE4">
        <w:rPr>
          <w:lang w:val="en-US"/>
        </w:rPr>
        <w:t xml:space="preserve">Abnormal expression of voltage-gated sodium channels Nav1. 7, Nav1. 3 and Nav1. 8 in trigeminal neuralgia. Neuroscience. 2009;164(2):573–7. </w:t>
      </w:r>
    </w:p>
    <w:p w14:paraId="33984B07" w14:textId="77777777" w:rsidR="00E54BE4" w:rsidRPr="00E54BE4" w:rsidRDefault="00E54BE4" w:rsidP="00E54BE4">
      <w:pPr>
        <w:pStyle w:val="Bibliografia"/>
        <w:rPr>
          <w:lang w:val="en-US"/>
        </w:rPr>
      </w:pPr>
      <w:r w:rsidRPr="00E54BE4">
        <w:rPr>
          <w:lang w:val="en-US"/>
        </w:rPr>
        <w:t>10.</w:t>
      </w:r>
      <w:r w:rsidRPr="00E54BE4">
        <w:rPr>
          <w:lang w:val="en-US"/>
        </w:rPr>
        <w:tab/>
        <w:t xml:space="preserve">Cheng JS, Lim DA, Chang EF, Barbaro NM. A review of percutaneous treatments for trigeminal neuralgia. Operative Neurosurgery. 2014;10(1):25–33. </w:t>
      </w:r>
    </w:p>
    <w:p w14:paraId="74831DA9" w14:textId="77777777" w:rsidR="00E54BE4" w:rsidRPr="00E54BE4" w:rsidRDefault="00E54BE4" w:rsidP="00E54BE4">
      <w:pPr>
        <w:pStyle w:val="Bibliografia"/>
        <w:rPr>
          <w:lang w:val="en-US"/>
        </w:rPr>
      </w:pPr>
      <w:r w:rsidRPr="00E54BE4">
        <w:rPr>
          <w:lang w:val="en-US"/>
        </w:rPr>
        <w:t>11.</w:t>
      </w:r>
      <w:r w:rsidRPr="00E54BE4">
        <w:rPr>
          <w:lang w:val="en-US"/>
        </w:rPr>
        <w:tab/>
        <w:t>Koopman JSHA, de Vries LM, Dieleman JP, Huygen FJ, Stricker BHCh, Sturkenboom MCJM. A nationwide study of three invasive treatments for trigeminal neuralgia. PAIN®. 1</w:t>
      </w:r>
      <w:r w:rsidRPr="00E54BE4">
        <w:rPr>
          <w:vertAlign w:val="superscript"/>
          <w:lang w:val="en-US"/>
        </w:rPr>
        <w:t>o</w:t>
      </w:r>
      <w:r w:rsidRPr="00E54BE4">
        <w:rPr>
          <w:lang w:val="en-US"/>
        </w:rPr>
        <w:t xml:space="preserve"> de março de 2011;152(3):507–13. </w:t>
      </w:r>
    </w:p>
    <w:p w14:paraId="6515DF98" w14:textId="77777777" w:rsidR="00E54BE4" w:rsidRPr="00E54BE4" w:rsidRDefault="00E54BE4" w:rsidP="00E54BE4">
      <w:pPr>
        <w:pStyle w:val="Bibliografia"/>
        <w:rPr>
          <w:lang w:val="en-US"/>
        </w:rPr>
      </w:pPr>
      <w:r w:rsidRPr="00E54BE4">
        <w:rPr>
          <w:lang w:val="en-US"/>
        </w:rPr>
        <w:t>12.</w:t>
      </w:r>
      <w:r w:rsidRPr="00E54BE4">
        <w:rPr>
          <w:lang w:val="en-US"/>
        </w:rPr>
        <w:tab/>
        <w:t xml:space="preserve">Riley DS, Barber MS, Kienle GS, Aronson JK, von Schoen-Angerer T, Tugwell P, et al. CARE guidelines for case reports: explanation and elaboration document. Journal of clinical epidemiology. 2017;89:218–35. </w:t>
      </w:r>
    </w:p>
    <w:p w14:paraId="132FA629" w14:textId="77777777" w:rsidR="00E54BE4" w:rsidRPr="00E54BE4" w:rsidRDefault="00E54BE4" w:rsidP="00E54BE4">
      <w:pPr>
        <w:pStyle w:val="Bibliografia"/>
        <w:rPr>
          <w:lang w:val="en-US"/>
        </w:rPr>
      </w:pPr>
      <w:r w:rsidRPr="00E54BE4">
        <w:rPr>
          <w:lang w:val="en-US"/>
        </w:rPr>
        <w:t>13.</w:t>
      </w:r>
      <w:r w:rsidRPr="00E54BE4">
        <w:rPr>
          <w:lang w:val="en-US"/>
        </w:rPr>
        <w:tab/>
        <w:t xml:space="preserve">Liu G, Du Y, Wang X, Ren Y. Efficacy and safety of repeated percutaneous radiofrequency thermocoagulation for recurrent trigeminal neuralgia. Frontiers in neurology. 2019;9:1189. </w:t>
      </w:r>
    </w:p>
    <w:p w14:paraId="26062180" w14:textId="77777777" w:rsidR="00E54BE4" w:rsidRPr="00E54BE4" w:rsidRDefault="00E54BE4" w:rsidP="00E54BE4">
      <w:pPr>
        <w:pStyle w:val="Bibliografia"/>
        <w:rPr>
          <w:lang w:val="en-US"/>
        </w:rPr>
      </w:pPr>
      <w:r w:rsidRPr="00E54BE4">
        <w:rPr>
          <w:lang w:val="en-US"/>
        </w:rPr>
        <w:t>14.</w:t>
      </w:r>
      <w:r w:rsidRPr="00E54BE4">
        <w:rPr>
          <w:lang w:val="en-US"/>
        </w:rPr>
        <w:tab/>
        <w:t xml:space="preserve">Fraioli MF, Cristino B, Moschettoni L, Cacciotti G, Fraioli C. Validity of percutaneous controlled radiofrequency thermocoagulation in the treatment of isolated third division trigeminal neuralgia. Surgical neurology. 2009;71(2):180–3. </w:t>
      </w:r>
    </w:p>
    <w:p w14:paraId="54400497" w14:textId="77777777" w:rsidR="00E54BE4" w:rsidRPr="00E54BE4" w:rsidRDefault="00E54BE4" w:rsidP="00E54BE4">
      <w:pPr>
        <w:pStyle w:val="Bibliografia"/>
        <w:rPr>
          <w:lang w:val="en-US"/>
        </w:rPr>
      </w:pPr>
      <w:r w:rsidRPr="00E54BE4">
        <w:rPr>
          <w:lang w:val="en-US"/>
        </w:rPr>
        <w:lastRenderedPageBreak/>
        <w:t>15.</w:t>
      </w:r>
      <w:r w:rsidRPr="00E54BE4">
        <w:rPr>
          <w:lang w:val="en-US"/>
        </w:rPr>
        <w:tab/>
        <w:t xml:space="preserve">Morgan CJ, Tew Jr JM. A prospective 15-year follow up of 154 consecutive patients with trigeminal neuralgia treated by percutaneous stereotactic radiofrequency thermal rhizotomy.: Commentary. Neurosurgical Focus. 2005;18(5):1–1. </w:t>
      </w:r>
    </w:p>
    <w:p w14:paraId="36FCED92" w14:textId="77777777" w:rsidR="00E54BE4" w:rsidRPr="00E54BE4" w:rsidRDefault="00E54BE4" w:rsidP="00E54BE4">
      <w:pPr>
        <w:pStyle w:val="Bibliografia"/>
        <w:rPr>
          <w:lang w:val="en-US"/>
        </w:rPr>
      </w:pPr>
      <w:r w:rsidRPr="00E54BE4">
        <w:rPr>
          <w:lang w:val="en-US"/>
        </w:rPr>
        <w:t>16.</w:t>
      </w:r>
      <w:r w:rsidRPr="00E54BE4">
        <w:rPr>
          <w:lang w:val="en-US"/>
        </w:rPr>
        <w:tab/>
        <w:t xml:space="preserve">Taha JM, Tew JM, Buncher CR. A prospective 15-year follow up of 154 consecutive patients with trigeminal neuralgia treated by percutaneous stereotactic radiofrequency thermal rhizotomy. Journal of neurosurgery. 1995;83(6):989–93. </w:t>
      </w:r>
    </w:p>
    <w:p w14:paraId="2032D647" w14:textId="77777777" w:rsidR="00E54BE4" w:rsidRPr="00E54BE4" w:rsidRDefault="00E54BE4" w:rsidP="00E54BE4">
      <w:pPr>
        <w:pStyle w:val="Bibliografia"/>
        <w:rPr>
          <w:lang w:val="en-US"/>
        </w:rPr>
      </w:pPr>
      <w:r w:rsidRPr="00E54BE4">
        <w:rPr>
          <w:lang w:val="en-US"/>
        </w:rPr>
        <w:t>17.</w:t>
      </w:r>
      <w:r w:rsidRPr="00E54BE4">
        <w:rPr>
          <w:lang w:val="en-US"/>
        </w:rPr>
        <w:tab/>
        <w:t xml:space="preserve">Kanpolat Y, Savas A, Bekar A, Berk C. Percutaneous controlled radiofrequency trigeminal rhizotomy for the treatment of idiopathic trigeminal neuralgia: 25-year experience with 1600 patients. Neurosurgery. 2001;48(3):524–34. </w:t>
      </w:r>
    </w:p>
    <w:p w14:paraId="59532C45" w14:textId="77777777" w:rsidR="00E54BE4" w:rsidRPr="00E54BE4" w:rsidRDefault="00E54BE4" w:rsidP="00E54BE4">
      <w:pPr>
        <w:pStyle w:val="Bibliografia"/>
        <w:rPr>
          <w:lang w:val="en-US"/>
        </w:rPr>
      </w:pPr>
      <w:r w:rsidRPr="00E54BE4">
        <w:rPr>
          <w:lang w:val="en-US"/>
        </w:rPr>
        <w:t>18.</w:t>
      </w:r>
      <w:r w:rsidRPr="00E54BE4">
        <w:rPr>
          <w:lang w:val="en-US"/>
        </w:rPr>
        <w:tab/>
        <w:t xml:space="preserve">Campbell FG, Graham JG, Zilkha KJ. Clinical trial of carbazepine (tegretol) in trigeminal neuralgia. Journal of neurology, neurosurgery, and psychiatry. 1966;29(3):265. </w:t>
      </w:r>
    </w:p>
    <w:p w14:paraId="66D64208" w14:textId="77777777" w:rsidR="00E54BE4" w:rsidRPr="00E54BE4" w:rsidRDefault="00E54BE4" w:rsidP="00E54BE4">
      <w:pPr>
        <w:pStyle w:val="Bibliografia"/>
        <w:rPr>
          <w:lang w:val="en-US"/>
        </w:rPr>
      </w:pPr>
      <w:r w:rsidRPr="00E54BE4">
        <w:rPr>
          <w:lang w:val="en-US"/>
        </w:rPr>
        <w:t>19.</w:t>
      </w:r>
      <w:r w:rsidRPr="00E54BE4">
        <w:rPr>
          <w:lang w:val="en-US"/>
        </w:rPr>
        <w:tab/>
        <w:t xml:space="preserve">Khan OA. Gabapentin relieves trigeminal neuralgia in multiple sclerosis patients. Neurology. 1998;51(2):611–4. </w:t>
      </w:r>
    </w:p>
    <w:p w14:paraId="44B02D7C" w14:textId="77777777" w:rsidR="00E54BE4" w:rsidRPr="00E54BE4" w:rsidRDefault="00E54BE4" w:rsidP="00E54BE4">
      <w:pPr>
        <w:pStyle w:val="Bibliografia"/>
        <w:rPr>
          <w:lang w:val="en-US"/>
        </w:rPr>
      </w:pPr>
      <w:r w:rsidRPr="00E54BE4">
        <w:rPr>
          <w:lang w:val="en-US"/>
        </w:rPr>
        <w:t>20.</w:t>
      </w:r>
      <w:r w:rsidRPr="00E54BE4">
        <w:rPr>
          <w:lang w:val="en-US"/>
        </w:rPr>
        <w:tab/>
        <w:t xml:space="preserve">Taylor JC, Brauer S, Espir MLE. Long-term treatment of trigeminal neuralgia with carbamazepine. Postgraduate Medical Journal. 1981;57(663):16–8. </w:t>
      </w:r>
    </w:p>
    <w:p w14:paraId="35CDBC33" w14:textId="77777777" w:rsidR="00E54BE4" w:rsidRPr="00E54BE4" w:rsidRDefault="00E54BE4" w:rsidP="00E54BE4">
      <w:pPr>
        <w:pStyle w:val="Bibliografia"/>
        <w:rPr>
          <w:lang w:val="en-US"/>
        </w:rPr>
      </w:pPr>
      <w:r w:rsidRPr="00E54BE4">
        <w:rPr>
          <w:lang w:val="en-US"/>
        </w:rPr>
        <w:t>21.</w:t>
      </w:r>
      <w:r w:rsidRPr="00E54BE4">
        <w:rPr>
          <w:lang w:val="en-US"/>
        </w:rPr>
        <w:tab/>
        <w:t xml:space="preserve">Missios S, Mohammadi AM, Barnett GH. Percutaneous treatments for trigeminal neuralgia. Neurosurgery Clinics. 2014;25(4):751–62. </w:t>
      </w:r>
    </w:p>
    <w:p w14:paraId="30B9B550" w14:textId="77777777" w:rsidR="00E54BE4" w:rsidRPr="00E54BE4" w:rsidRDefault="00E54BE4" w:rsidP="00E54BE4">
      <w:pPr>
        <w:pStyle w:val="Bibliografia"/>
        <w:rPr>
          <w:lang w:val="en-US"/>
        </w:rPr>
      </w:pPr>
      <w:r w:rsidRPr="00E54BE4">
        <w:rPr>
          <w:lang w:val="en-US"/>
        </w:rPr>
        <w:t>22.</w:t>
      </w:r>
      <w:r w:rsidRPr="00E54BE4">
        <w:rPr>
          <w:lang w:val="en-US"/>
        </w:rPr>
        <w:tab/>
        <w:t xml:space="preserve">Broggi G, Ferroli P, Franzini A, Servello D, Dones I. Microvascular decompression for trigeminal neuralgia: comments on a series of 250 cases, including 10 patients with multiple sclerosis. Journal of Neurology, Neurosurgery &amp; Psychiatry. 2000;68(1):59–64. </w:t>
      </w:r>
    </w:p>
    <w:p w14:paraId="5F6D8E29" w14:textId="77777777" w:rsidR="00E54BE4" w:rsidRPr="00E54BE4" w:rsidRDefault="00E54BE4" w:rsidP="00E54BE4">
      <w:pPr>
        <w:pStyle w:val="Bibliografia"/>
        <w:rPr>
          <w:lang w:val="en-US"/>
        </w:rPr>
      </w:pPr>
      <w:r w:rsidRPr="00E54BE4">
        <w:rPr>
          <w:lang w:val="en-US"/>
        </w:rPr>
        <w:t>23.</w:t>
      </w:r>
      <w:r w:rsidRPr="00E54BE4">
        <w:rPr>
          <w:lang w:val="en-US"/>
        </w:rPr>
        <w:tab/>
        <w:t xml:space="preserve">Kouzounias K, Schechtmann G, Lind G, Winter J, Linderoth B. Factors that influence outcome of percutaneous balloon compression in the treatment of trigeminal neuralgia. Neurosurgery. 2010;67(4):925–34. </w:t>
      </w:r>
    </w:p>
    <w:p w14:paraId="08F39B68" w14:textId="77777777" w:rsidR="00E54BE4" w:rsidRPr="00E54BE4" w:rsidRDefault="00E54BE4" w:rsidP="00E54BE4">
      <w:pPr>
        <w:pStyle w:val="Bibliografia"/>
        <w:rPr>
          <w:lang w:val="en-US"/>
        </w:rPr>
      </w:pPr>
      <w:r w:rsidRPr="00E54BE4">
        <w:rPr>
          <w:lang w:val="en-US"/>
        </w:rPr>
        <w:t>24.</w:t>
      </w:r>
      <w:r w:rsidRPr="00E54BE4">
        <w:rPr>
          <w:lang w:val="en-US"/>
        </w:rPr>
        <w:tab/>
        <w:t xml:space="preserve">Corrêa CF, Teixeira MJ. Balloon compression of the Gasserian ganglion for the treatment of trigeminal neuralgia. Stereotactic and functional neurosurgery. 1999;71(2):83–9. </w:t>
      </w:r>
    </w:p>
    <w:p w14:paraId="049D9676" w14:textId="77777777" w:rsidR="00E54BE4" w:rsidRPr="00E54BE4" w:rsidRDefault="00E54BE4" w:rsidP="00E54BE4">
      <w:pPr>
        <w:pStyle w:val="Bibliografia"/>
        <w:rPr>
          <w:lang w:val="en-US"/>
        </w:rPr>
      </w:pPr>
      <w:r w:rsidRPr="00E54BE4">
        <w:rPr>
          <w:lang w:val="en-US"/>
        </w:rPr>
        <w:t>25.</w:t>
      </w:r>
      <w:r w:rsidRPr="00E54BE4">
        <w:rPr>
          <w:lang w:val="en-US"/>
        </w:rPr>
        <w:tab/>
        <w:t xml:space="preserve">Skirving DJ, Dan NG. A 20-year review of percutaneous balloon compression of the trigeminal ganglion. Journal of neurosurgery. 2001;94(6):913–7. </w:t>
      </w:r>
    </w:p>
    <w:p w14:paraId="2CA1F0C1" w14:textId="77777777" w:rsidR="00E54BE4" w:rsidRPr="00E54BE4" w:rsidRDefault="00E54BE4" w:rsidP="00E54BE4">
      <w:pPr>
        <w:pStyle w:val="Bibliografia"/>
        <w:rPr>
          <w:lang w:val="en-US"/>
        </w:rPr>
      </w:pPr>
      <w:r w:rsidRPr="00E54BE4">
        <w:rPr>
          <w:lang w:val="en-US"/>
        </w:rPr>
        <w:t>26.</w:t>
      </w:r>
      <w:r w:rsidRPr="00E54BE4">
        <w:rPr>
          <w:lang w:val="en-US"/>
        </w:rPr>
        <w:tab/>
        <w:t xml:space="preserve">Cheshire W. Trigeminal Neuralgia Feigns the Terrorist. Cephalalgia. abril de 2003;23(3):230–230. </w:t>
      </w:r>
    </w:p>
    <w:p w14:paraId="5B9DE551" w14:textId="77777777" w:rsidR="00E54BE4" w:rsidRPr="00861FD9" w:rsidRDefault="00E54BE4" w:rsidP="00E54BE4">
      <w:pPr>
        <w:pStyle w:val="Bibliografia"/>
        <w:rPr>
          <w:lang w:val="en-US"/>
        </w:rPr>
      </w:pPr>
      <w:r w:rsidRPr="00E54BE4">
        <w:rPr>
          <w:lang w:val="en-US"/>
        </w:rPr>
        <w:t>27.</w:t>
      </w:r>
      <w:r w:rsidRPr="00E54BE4">
        <w:rPr>
          <w:lang w:val="en-US"/>
        </w:rPr>
        <w:tab/>
        <w:t xml:space="preserve">Singh S, Verma R, Kumar M, Rastogi V, Bogra J. Experience with conventional radiofrequency thermorhizotomy in patients with failed medical management for trigeminal neuralgia. </w:t>
      </w:r>
      <w:r w:rsidRPr="00861FD9">
        <w:rPr>
          <w:lang w:val="en-US"/>
        </w:rPr>
        <w:t xml:space="preserve">The Korean Journal of Pain. 2014;27(3):260–5. </w:t>
      </w:r>
    </w:p>
    <w:p w14:paraId="3DB7F232" w14:textId="076BF9BA" w:rsidR="00432E8E" w:rsidRPr="00861FD9" w:rsidRDefault="00432E8E" w:rsidP="00432E8E">
      <w:pPr>
        <w:rPr>
          <w:lang w:val="en-US"/>
        </w:rPr>
      </w:pPr>
      <w:r>
        <w:fldChar w:fldCharType="end"/>
      </w:r>
    </w:p>
    <w:p w14:paraId="46D75AB3" w14:textId="4EBF65FC" w:rsidR="00432E8E" w:rsidRPr="00861FD9" w:rsidRDefault="00432E8E" w:rsidP="00432E8E">
      <w:pPr>
        <w:rPr>
          <w:lang w:val="en-US"/>
        </w:rPr>
      </w:pPr>
    </w:p>
    <w:p w14:paraId="01C648EF" w14:textId="1C98C073" w:rsidR="000C7353" w:rsidRPr="00861FD9" w:rsidRDefault="000C7353" w:rsidP="00C81291">
      <w:pPr>
        <w:rPr>
          <w:lang w:val="en-US"/>
        </w:rPr>
      </w:pPr>
    </w:p>
    <w:p w14:paraId="2EE8B60B" w14:textId="4F592C17" w:rsidR="002E77CE" w:rsidRPr="00861FD9" w:rsidRDefault="00026A98" w:rsidP="002E77CE">
      <w:pPr>
        <w:ind w:left="693"/>
        <w:rPr>
          <w:lang w:val="en-US"/>
        </w:rPr>
      </w:pPr>
      <w:r w:rsidRPr="00861FD9">
        <w:rPr>
          <w:lang w:val="en-US"/>
        </w:rPr>
        <w:tab/>
      </w:r>
    </w:p>
    <w:p w14:paraId="2AFD4400" w14:textId="77777777" w:rsidR="002E77CE" w:rsidRPr="00861FD9" w:rsidRDefault="002E77CE">
      <w:pPr>
        <w:spacing w:after="0" w:line="240" w:lineRule="auto"/>
        <w:ind w:left="0" w:right="0" w:firstLine="0"/>
        <w:jc w:val="left"/>
        <w:rPr>
          <w:lang w:val="en-US"/>
        </w:rPr>
      </w:pPr>
      <w:r w:rsidRPr="00861FD9">
        <w:rPr>
          <w:lang w:val="en-US"/>
        </w:rPr>
        <w:br w:type="page"/>
      </w:r>
    </w:p>
    <w:p w14:paraId="7BA6F6DB" w14:textId="50DF201B" w:rsidR="000C7353" w:rsidRPr="00861FD9" w:rsidRDefault="00861FD9" w:rsidP="002E77CE">
      <w:pPr>
        <w:ind w:left="693"/>
        <w:rPr>
          <w:lang w:val="en-US"/>
        </w:rPr>
      </w:pPr>
      <w:r w:rsidRPr="00861FD9">
        <w:lastRenderedPageBreak/>
        <w:drawing>
          <wp:anchor distT="0" distB="0" distL="114300" distR="114300" simplePos="0" relativeHeight="251664384" behindDoc="0" locked="0" layoutInCell="1" allowOverlap="1" wp14:anchorId="2FA3373E" wp14:editId="474013B9">
            <wp:simplePos x="0" y="0"/>
            <wp:positionH relativeFrom="column">
              <wp:posOffset>99888</wp:posOffset>
            </wp:positionH>
            <wp:positionV relativeFrom="paragraph">
              <wp:posOffset>396074</wp:posOffset>
            </wp:positionV>
            <wp:extent cx="6116320" cy="4702810"/>
            <wp:effectExtent l="0" t="0" r="0" b="2540"/>
            <wp:wrapTopAndBottom/>
            <wp:docPr id="3" name="Imagem 3" descr="Uma imagem contendo 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Uma imagem contendo Tabela&#10;&#10;Descrição gerada automaticamente"/>
                    <pic:cNvPicPr/>
                  </pic:nvPicPr>
                  <pic:blipFill>
                    <a:blip r:embed="rId18">
                      <a:extLst>
                        <a:ext uri="{28A0092B-C50C-407E-A947-70E740481C1C}">
                          <a14:useLocalDpi xmlns:a14="http://schemas.microsoft.com/office/drawing/2010/main" val="0"/>
                        </a:ext>
                      </a:extLst>
                    </a:blip>
                    <a:stretch>
                      <a:fillRect/>
                    </a:stretch>
                  </pic:blipFill>
                  <pic:spPr>
                    <a:xfrm>
                      <a:off x="0" y="0"/>
                      <a:ext cx="6116320" cy="4702810"/>
                    </a:xfrm>
                    <a:prstGeom prst="rect">
                      <a:avLst/>
                    </a:prstGeom>
                  </pic:spPr>
                </pic:pic>
              </a:graphicData>
            </a:graphic>
          </wp:anchor>
        </w:drawing>
      </w:r>
      <w:r w:rsidR="002E77CE" w:rsidRPr="00861FD9">
        <w:rPr>
          <w:lang w:val="en-US"/>
        </w:rPr>
        <w:t>ANEXO 1 – CHECKLIST</w:t>
      </w:r>
      <w:r w:rsidRPr="00861FD9">
        <w:rPr>
          <w:lang w:val="en-US"/>
        </w:rPr>
        <w:t xml:space="preserve"> do CARE para o </w:t>
      </w:r>
      <w:proofErr w:type="spellStart"/>
      <w:r w:rsidRPr="00861FD9">
        <w:rPr>
          <w:lang w:val="en-US"/>
        </w:rPr>
        <w:t>relato</w:t>
      </w:r>
      <w:proofErr w:type="spellEnd"/>
      <w:r w:rsidRPr="00861FD9">
        <w:rPr>
          <w:lang w:val="en-US"/>
        </w:rPr>
        <w:t xml:space="preserve"> de </w:t>
      </w:r>
      <w:proofErr w:type="spellStart"/>
      <w:r w:rsidRPr="00861FD9">
        <w:rPr>
          <w:lang w:val="en-US"/>
        </w:rPr>
        <w:t>caso</w:t>
      </w:r>
      <w:proofErr w:type="spellEnd"/>
      <w:r w:rsidRPr="00861FD9">
        <w:rPr>
          <w:lang w:val="en-US"/>
        </w:rPr>
        <w:t>.</w:t>
      </w:r>
      <w:r w:rsidR="002E77CE" w:rsidRPr="00861FD9">
        <w:rPr>
          <w:lang w:val="en-US"/>
        </w:rPr>
        <w:t xml:space="preserve"> </w:t>
      </w:r>
    </w:p>
    <w:p w14:paraId="1446BB9D" w14:textId="1DC453E7" w:rsidR="00020824" w:rsidRPr="00861FD9" w:rsidRDefault="00020824" w:rsidP="002E77CE">
      <w:pPr>
        <w:ind w:left="693"/>
        <w:rPr>
          <w:lang w:val="en-US"/>
        </w:rPr>
      </w:pPr>
    </w:p>
    <w:p w14:paraId="02660248" w14:textId="3A8D1158" w:rsidR="00020824" w:rsidRPr="00861FD9" w:rsidRDefault="00020824" w:rsidP="002E77CE">
      <w:pPr>
        <w:ind w:left="693"/>
        <w:rPr>
          <w:lang w:val="en-US"/>
        </w:rPr>
      </w:pPr>
    </w:p>
    <w:sectPr w:rsidR="00020824" w:rsidRPr="00861FD9" w:rsidSect="009A02DE">
      <w:pgSz w:w="11900" w:h="16840"/>
      <w:pgMar w:top="1418" w:right="1134" w:bottom="1418" w:left="1134" w:header="711"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E85A1B" w14:textId="77777777" w:rsidR="00C359AE" w:rsidRDefault="00C359AE" w:rsidP="00C81291">
      <w:r>
        <w:separator/>
      </w:r>
    </w:p>
  </w:endnote>
  <w:endnote w:type="continuationSeparator" w:id="0">
    <w:p w14:paraId="6464984C" w14:textId="77777777" w:rsidR="00C359AE" w:rsidRDefault="00C359AE" w:rsidP="00C81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inionPro-Regular">
    <w:altName w:val="Cambria Math"/>
    <w:charset w:val="00"/>
    <w:family w:val="roman"/>
    <w:pitch w:val="variable"/>
    <w:sig w:usb0="00000001" w:usb1="00000001" w:usb2="00000000" w:usb3="00000000" w:csb0="0000019F" w:csb1="00000000"/>
  </w:font>
  <w:font w:name="Gill Sans MT">
    <w:altName w:val="Gill Sans"/>
    <w:panose1 w:val="020B05020201040202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Helvetica">
    <w:panose1 w:val="020B0604020202020204"/>
    <w:charset w:val="00"/>
    <w:family w:val="auto"/>
    <w:pitch w:val="variable"/>
    <w:sig w:usb0="E00002FF" w:usb1="5000785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DE1E1F" w14:textId="77777777" w:rsidR="00C359AE" w:rsidRDefault="00C359AE" w:rsidP="00C81291">
      <w:r>
        <w:separator/>
      </w:r>
    </w:p>
  </w:footnote>
  <w:footnote w:type="continuationSeparator" w:id="0">
    <w:p w14:paraId="0B8CEDC1" w14:textId="77777777" w:rsidR="00C359AE" w:rsidRDefault="00C359AE" w:rsidP="00C81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780167"/>
      <w:docPartObj>
        <w:docPartGallery w:val="Page Numbers (Top of Page)"/>
        <w:docPartUnique/>
      </w:docPartObj>
    </w:sdtPr>
    <w:sdtContent>
      <w:p w14:paraId="20BEE600" w14:textId="3D1299DA" w:rsidR="00B94DB1" w:rsidRDefault="00B94DB1">
        <w:pPr>
          <w:pStyle w:val="Cabealho"/>
          <w:jc w:val="right"/>
        </w:pPr>
        <w:r>
          <w:fldChar w:fldCharType="begin"/>
        </w:r>
        <w:r>
          <w:instrText>PAGE   \* MERGEFORMAT</w:instrText>
        </w:r>
        <w:r>
          <w:fldChar w:fldCharType="separate"/>
        </w:r>
        <w:r>
          <w:t>2</w:t>
        </w:r>
        <w:r>
          <w:fldChar w:fldCharType="end"/>
        </w:r>
      </w:p>
    </w:sdtContent>
  </w:sdt>
  <w:p w14:paraId="119369CD" w14:textId="77777777" w:rsidR="00B94DB1" w:rsidRDefault="00B94DB1">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3B3E0636"/>
    <w:lvl w:ilvl="0" w:tplc="B5785934">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C180BE10"/>
    <w:lvl w:ilvl="0" w:tplc="11266238">
      <w:start w:val="1"/>
      <w:numFmt w:val="upperLetter"/>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A55EA230"/>
    <w:lvl w:ilvl="0" w:tplc="9A66B49E">
      <w:start w:val="1"/>
      <w:numFmt w:val="decimal"/>
      <w:lvlText w:val="%1)"/>
      <w:lvlJc w:val="left"/>
      <w:pPr>
        <w:ind w:left="720" w:hanging="360"/>
      </w:pPr>
      <w:rPr>
        <w:rFonts w:ascii="Calibri" w:eastAsiaTheme="minorHAnsi" w:hAnsi="Calibri" w:cs="Calibri"/>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AF32DB"/>
    <w:multiLevelType w:val="hybridMultilevel"/>
    <w:tmpl w:val="8F70247E"/>
    <w:lvl w:ilvl="0" w:tplc="FA68F7A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07B31F34"/>
    <w:multiLevelType w:val="hybridMultilevel"/>
    <w:tmpl w:val="A58EC63C"/>
    <w:lvl w:ilvl="0" w:tplc="93B403C0">
      <w:start w:val="1"/>
      <w:numFmt w:val="decimal"/>
      <w:lvlText w:val="%1."/>
      <w:lvlJc w:val="left"/>
      <w:pPr>
        <w:ind w:left="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703D1A">
      <w:start w:val="1"/>
      <w:numFmt w:val="lowerLetter"/>
      <w:lvlText w:val="%2"/>
      <w:lvlJc w:val="left"/>
      <w:pPr>
        <w:ind w:left="11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955C5FEE">
      <w:start w:val="1"/>
      <w:numFmt w:val="lowerRoman"/>
      <w:lvlText w:val="%3"/>
      <w:lvlJc w:val="left"/>
      <w:pPr>
        <w:ind w:left="18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92D09B5E">
      <w:start w:val="1"/>
      <w:numFmt w:val="decimal"/>
      <w:lvlText w:val="%4"/>
      <w:lvlJc w:val="left"/>
      <w:pPr>
        <w:ind w:left="25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159C7F56">
      <w:start w:val="1"/>
      <w:numFmt w:val="lowerLetter"/>
      <w:lvlText w:val="%5"/>
      <w:lvlJc w:val="left"/>
      <w:pPr>
        <w:ind w:left="328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8FE8562C">
      <w:start w:val="1"/>
      <w:numFmt w:val="lowerRoman"/>
      <w:lvlText w:val="%6"/>
      <w:lvlJc w:val="left"/>
      <w:pPr>
        <w:ind w:left="40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29981604">
      <w:start w:val="1"/>
      <w:numFmt w:val="decimal"/>
      <w:lvlText w:val="%7"/>
      <w:lvlJc w:val="left"/>
      <w:pPr>
        <w:ind w:left="472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F3300354">
      <w:start w:val="1"/>
      <w:numFmt w:val="lowerLetter"/>
      <w:lvlText w:val="%8"/>
      <w:lvlJc w:val="left"/>
      <w:pPr>
        <w:ind w:left="544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06FC54F0">
      <w:start w:val="1"/>
      <w:numFmt w:val="lowerRoman"/>
      <w:lvlText w:val="%9"/>
      <w:lvlJc w:val="left"/>
      <w:pPr>
        <w:ind w:left="616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6" w15:restartNumberingAfterBreak="0">
    <w:nsid w:val="23D54AF7"/>
    <w:multiLevelType w:val="hybridMultilevel"/>
    <w:tmpl w:val="130C2644"/>
    <w:lvl w:ilvl="0" w:tplc="EC50506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4672F8F"/>
    <w:multiLevelType w:val="hybridMultilevel"/>
    <w:tmpl w:val="2910A9AC"/>
    <w:lvl w:ilvl="0" w:tplc="9F1CA292">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26D8671E"/>
    <w:multiLevelType w:val="hybridMultilevel"/>
    <w:tmpl w:val="79CE4F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AC17963"/>
    <w:multiLevelType w:val="hybridMultilevel"/>
    <w:tmpl w:val="D7A0B4C2"/>
    <w:lvl w:ilvl="0" w:tplc="04160015">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36D55370"/>
    <w:multiLevelType w:val="hybridMultilevel"/>
    <w:tmpl w:val="D924B160"/>
    <w:lvl w:ilvl="0" w:tplc="8C6A209E">
      <w:start w:val="1"/>
      <w:numFmt w:val="low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379A5C93"/>
    <w:multiLevelType w:val="hybridMultilevel"/>
    <w:tmpl w:val="924CF256"/>
    <w:lvl w:ilvl="0" w:tplc="DEFE4070">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37BA2C9E"/>
    <w:multiLevelType w:val="hybridMultilevel"/>
    <w:tmpl w:val="ED74299C"/>
    <w:lvl w:ilvl="0" w:tplc="439628E2">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B4E6441"/>
    <w:multiLevelType w:val="hybridMultilevel"/>
    <w:tmpl w:val="C27ED55A"/>
    <w:lvl w:ilvl="0" w:tplc="3632A948">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3F7065FF"/>
    <w:multiLevelType w:val="hybridMultilevel"/>
    <w:tmpl w:val="410E2DF6"/>
    <w:lvl w:ilvl="0" w:tplc="3028CBE8">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41201751"/>
    <w:multiLevelType w:val="hybridMultilevel"/>
    <w:tmpl w:val="51E89948"/>
    <w:lvl w:ilvl="0" w:tplc="20723E7A">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49FE5A12"/>
    <w:multiLevelType w:val="hybridMultilevel"/>
    <w:tmpl w:val="8458AE58"/>
    <w:lvl w:ilvl="0" w:tplc="5F18B18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4CC60D7D"/>
    <w:multiLevelType w:val="multilevel"/>
    <w:tmpl w:val="11FE9146"/>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E4906EC"/>
    <w:multiLevelType w:val="hybridMultilevel"/>
    <w:tmpl w:val="5A444FD2"/>
    <w:lvl w:ilvl="0" w:tplc="C6B47ADA">
      <w:start w:val="1"/>
      <w:numFmt w:val="decimal"/>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5709340A"/>
    <w:multiLevelType w:val="hybridMultilevel"/>
    <w:tmpl w:val="6834F092"/>
    <w:lvl w:ilvl="0" w:tplc="5D001B4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58950CA1"/>
    <w:multiLevelType w:val="hybridMultilevel"/>
    <w:tmpl w:val="7E10934A"/>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5B895CF8"/>
    <w:multiLevelType w:val="hybridMultilevel"/>
    <w:tmpl w:val="A5064212"/>
    <w:lvl w:ilvl="0" w:tplc="33CEE5CE">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5C9922FB"/>
    <w:multiLevelType w:val="hybridMultilevel"/>
    <w:tmpl w:val="A3F6C6D0"/>
    <w:lvl w:ilvl="0" w:tplc="3EBAE234">
      <w:start w:val="1"/>
      <w:numFmt w:val="upperLetter"/>
      <w:lvlText w:val="%1)"/>
      <w:lvlJc w:val="left"/>
      <w:pPr>
        <w:ind w:left="720" w:hanging="360"/>
      </w:pPr>
      <w:rPr>
        <w:rFonts w:ascii="Calibri" w:hAnsi="Calibri" w:cs="Calibri"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5F3D717B"/>
    <w:multiLevelType w:val="hybridMultilevel"/>
    <w:tmpl w:val="E74017F4"/>
    <w:lvl w:ilvl="0" w:tplc="6E84466A">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07836AC"/>
    <w:multiLevelType w:val="hybridMultilevel"/>
    <w:tmpl w:val="3334B72A"/>
    <w:lvl w:ilvl="0" w:tplc="73C0E950">
      <w:start w:val="1"/>
      <w:numFmt w:val="lowerLetter"/>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5" w15:restartNumberingAfterBreak="0">
    <w:nsid w:val="63644591"/>
    <w:multiLevelType w:val="hybridMultilevel"/>
    <w:tmpl w:val="A420FC9E"/>
    <w:lvl w:ilvl="0" w:tplc="E70670C4">
      <w:start w:val="1"/>
      <w:numFmt w:val="upp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63B03594"/>
    <w:multiLevelType w:val="hybridMultilevel"/>
    <w:tmpl w:val="8A766F92"/>
    <w:lvl w:ilvl="0" w:tplc="F394084C">
      <w:start w:val="1"/>
      <w:numFmt w:val="decimal"/>
      <w:lvlText w:val="%1)"/>
      <w:lvlJc w:val="left"/>
      <w:pPr>
        <w:ind w:left="1080" w:hanging="360"/>
      </w:pPr>
      <w:rPr>
        <w:rFonts w:ascii="Calibri" w:hAnsi="Calibri" w:cs="Calibri"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27" w15:restartNumberingAfterBreak="0">
    <w:nsid w:val="65054BD6"/>
    <w:multiLevelType w:val="hybridMultilevel"/>
    <w:tmpl w:val="B94C0EAC"/>
    <w:lvl w:ilvl="0" w:tplc="D82EFC82">
      <w:start w:val="1"/>
      <w:numFmt w:val="decimal"/>
      <w:lvlText w:val="%1)"/>
      <w:lvlJc w:val="left"/>
      <w:pPr>
        <w:ind w:left="420" w:hanging="360"/>
      </w:pPr>
      <w:rPr>
        <w:rFonts w:hint="default"/>
      </w:rPr>
    </w:lvl>
    <w:lvl w:ilvl="1" w:tplc="04160019" w:tentative="1">
      <w:start w:val="1"/>
      <w:numFmt w:val="lowerLetter"/>
      <w:lvlText w:val="%2."/>
      <w:lvlJc w:val="left"/>
      <w:pPr>
        <w:ind w:left="1140" w:hanging="360"/>
      </w:pPr>
    </w:lvl>
    <w:lvl w:ilvl="2" w:tplc="0416001B" w:tentative="1">
      <w:start w:val="1"/>
      <w:numFmt w:val="lowerRoman"/>
      <w:lvlText w:val="%3."/>
      <w:lvlJc w:val="right"/>
      <w:pPr>
        <w:ind w:left="1860" w:hanging="180"/>
      </w:pPr>
    </w:lvl>
    <w:lvl w:ilvl="3" w:tplc="0416000F" w:tentative="1">
      <w:start w:val="1"/>
      <w:numFmt w:val="decimal"/>
      <w:lvlText w:val="%4."/>
      <w:lvlJc w:val="left"/>
      <w:pPr>
        <w:ind w:left="2580" w:hanging="360"/>
      </w:pPr>
    </w:lvl>
    <w:lvl w:ilvl="4" w:tplc="04160019" w:tentative="1">
      <w:start w:val="1"/>
      <w:numFmt w:val="lowerLetter"/>
      <w:lvlText w:val="%5."/>
      <w:lvlJc w:val="left"/>
      <w:pPr>
        <w:ind w:left="3300" w:hanging="360"/>
      </w:pPr>
    </w:lvl>
    <w:lvl w:ilvl="5" w:tplc="0416001B" w:tentative="1">
      <w:start w:val="1"/>
      <w:numFmt w:val="lowerRoman"/>
      <w:lvlText w:val="%6."/>
      <w:lvlJc w:val="right"/>
      <w:pPr>
        <w:ind w:left="4020" w:hanging="180"/>
      </w:pPr>
    </w:lvl>
    <w:lvl w:ilvl="6" w:tplc="0416000F" w:tentative="1">
      <w:start w:val="1"/>
      <w:numFmt w:val="decimal"/>
      <w:lvlText w:val="%7."/>
      <w:lvlJc w:val="left"/>
      <w:pPr>
        <w:ind w:left="4740" w:hanging="360"/>
      </w:pPr>
    </w:lvl>
    <w:lvl w:ilvl="7" w:tplc="04160019" w:tentative="1">
      <w:start w:val="1"/>
      <w:numFmt w:val="lowerLetter"/>
      <w:lvlText w:val="%8."/>
      <w:lvlJc w:val="left"/>
      <w:pPr>
        <w:ind w:left="5460" w:hanging="360"/>
      </w:pPr>
    </w:lvl>
    <w:lvl w:ilvl="8" w:tplc="0416001B" w:tentative="1">
      <w:start w:val="1"/>
      <w:numFmt w:val="lowerRoman"/>
      <w:lvlText w:val="%9."/>
      <w:lvlJc w:val="right"/>
      <w:pPr>
        <w:ind w:left="6180" w:hanging="180"/>
      </w:pPr>
    </w:lvl>
  </w:abstractNum>
  <w:abstractNum w:abstractNumId="28" w15:restartNumberingAfterBreak="0">
    <w:nsid w:val="75AA4F30"/>
    <w:multiLevelType w:val="hybridMultilevel"/>
    <w:tmpl w:val="5CA48154"/>
    <w:lvl w:ilvl="0" w:tplc="191A508E">
      <w:start w:val="1"/>
      <w:numFmt w:val="decimal"/>
      <w:lvlText w:val="%1."/>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8F21132">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061E0548">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104C9BC0">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85FC78E6">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9A9E1D2C">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A7BEC4F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B0A2EB24">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5F1E59D2">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7BA11236"/>
    <w:multiLevelType w:val="hybridMultilevel"/>
    <w:tmpl w:val="C8AE4738"/>
    <w:lvl w:ilvl="0" w:tplc="89A4F878">
      <w:start w:val="5"/>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8AE5DC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3ED0385A">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5DB66548">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13528744">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D6C83E96">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8F649B9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6F36C838">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A3764F9A">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num w:numId="1" w16cid:durableId="1983999785">
    <w:abstractNumId w:val="28"/>
  </w:num>
  <w:num w:numId="2" w16cid:durableId="909772036">
    <w:abstractNumId w:val="5"/>
  </w:num>
  <w:num w:numId="3" w16cid:durableId="363018689">
    <w:abstractNumId w:val="29"/>
  </w:num>
  <w:num w:numId="4" w16cid:durableId="130446025">
    <w:abstractNumId w:val="4"/>
  </w:num>
  <w:num w:numId="5" w16cid:durableId="269318824">
    <w:abstractNumId w:val="17"/>
  </w:num>
  <w:num w:numId="6" w16cid:durableId="2109305773">
    <w:abstractNumId w:val="25"/>
  </w:num>
  <w:num w:numId="7" w16cid:durableId="1840195769">
    <w:abstractNumId w:val="0"/>
  </w:num>
  <w:num w:numId="8" w16cid:durableId="75833989">
    <w:abstractNumId w:val="1"/>
  </w:num>
  <w:num w:numId="9" w16cid:durableId="773015284">
    <w:abstractNumId w:val="20"/>
  </w:num>
  <w:num w:numId="10" w16cid:durableId="1851092758">
    <w:abstractNumId w:val="9"/>
  </w:num>
  <w:num w:numId="11" w16cid:durableId="1992366699">
    <w:abstractNumId w:val="24"/>
  </w:num>
  <w:num w:numId="12" w16cid:durableId="2139030021">
    <w:abstractNumId w:val="2"/>
  </w:num>
  <w:num w:numId="13" w16cid:durableId="41222909">
    <w:abstractNumId w:val="10"/>
  </w:num>
  <w:num w:numId="14" w16cid:durableId="281501526">
    <w:abstractNumId w:val="23"/>
  </w:num>
  <w:num w:numId="15" w16cid:durableId="130832350">
    <w:abstractNumId w:val="14"/>
  </w:num>
  <w:num w:numId="16" w16cid:durableId="1187406731">
    <w:abstractNumId w:val="13"/>
  </w:num>
  <w:num w:numId="17" w16cid:durableId="2028287305">
    <w:abstractNumId w:val="18"/>
  </w:num>
  <w:num w:numId="18" w16cid:durableId="1431657244">
    <w:abstractNumId w:val="3"/>
  </w:num>
  <w:num w:numId="19" w16cid:durableId="187791288">
    <w:abstractNumId w:val="21"/>
  </w:num>
  <w:num w:numId="20" w16cid:durableId="1410537500">
    <w:abstractNumId w:val="12"/>
  </w:num>
  <w:num w:numId="21" w16cid:durableId="1995135610">
    <w:abstractNumId w:val="7"/>
  </w:num>
  <w:num w:numId="22" w16cid:durableId="1066417514">
    <w:abstractNumId w:val="8"/>
  </w:num>
  <w:num w:numId="23" w16cid:durableId="948505818">
    <w:abstractNumId w:val="19"/>
  </w:num>
  <w:num w:numId="24" w16cid:durableId="1972861235">
    <w:abstractNumId w:val="27"/>
  </w:num>
  <w:num w:numId="25" w16cid:durableId="1007832315">
    <w:abstractNumId w:val="6"/>
  </w:num>
  <w:num w:numId="26" w16cid:durableId="1054810811">
    <w:abstractNumId w:val="15"/>
  </w:num>
  <w:num w:numId="27" w16cid:durableId="36247682">
    <w:abstractNumId w:val="26"/>
  </w:num>
  <w:num w:numId="28" w16cid:durableId="1558010583">
    <w:abstractNumId w:val="16"/>
  </w:num>
  <w:num w:numId="29" w16cid:durableId="1498374786">
    <w:abstractNumId w:val="11"/>
  </w:num>
  <w:num w:numId="30" w16cid:durableId="9779950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7353"/>
    <w:rsid w:val="00020824"/>
    <w:rsid w:val="00021731"/>
    <w:rsid w:val="00024449"/>
    <w:rsid w:val="00026A98"/>
    <w:rsid w:val="000273B0"/>
    <w:rsid w:val="000538F5"/>
    <w:rsid w:val="00057331"/>
    <w:rsid w:val="00083EE4"/>
    <w:rsid w:val="00086266"/>
    <w:rsid w:val="00086675"/>
    <w:rsid w:val="00093BEE"/>
    <w:rsid w:val="000A22AF"/>
    <w:rsid w:val="000A5C10"/>
    <w:rsid w:val="000B245C"/>
    <w:rsid w:val="000C7353"/>
    <w:rsid w:val="000D0E41"/>
    <w:rsid w:val="000D2349"/>
    <w:rsid w:val="000E5AF0"/>
    <w:rsid w:val="000F010F"/>
    <w:rsid w:val="000F17ED"/>
    <w:rsid w:val="001238AA"/>
    <w:rsid w:val="00127ECC"/>
    <w:rsid w:val="00130713"/>
    <w:rsid w:val="001311FD"/>
    <w:rsid w:val="00137F6B"/>
    <w:rsid w:val="00141200"/>
    <w:rsid w:val="00152452"/>
    <w:rsid w:val="00154E9E"/>
    <w:rsid w:val="001777DE"/>
    <w:rsid w:val="00184463"/>
    <w:rsid w:val="00190160"/>
    <w:rsid w:val="00190B21"/>
    <w:rsid w:val="00191F67"/>
    <w:rsid w:val="001960D8"/>
    <w:rsid w:val="001C0C44"/>
    <w:rsid w:val="001C4BC4"/>
    <w:rsid w:val="001D3E5A"/>
    <w:rsid w:val="001D6C5F"/>
    <w:rsid w:val="001E0A11"/>
    <w:rsid w:val="001E378C"/>
    <w:rsid w:val="00205879"/>
    <w:rsid w:val="00210C3D"/>
    <w:rsid w:val="00211167"/>
    <w:rsid w:val="00213BBE"/>
    <w:rsid w:val="002221BE"/>
    <w:rsid w:val="002353FB"/>
    <w:rsid w:val="00241308"/>
    <w:rsid w:val="00241B5E"/>
    <w:rsid w:val="00266973"/>
    <w:rsid w:val="00270796"/>
    <w:rsid w:val="002734D6"/>
    <w:rsid w:val="002816D8"/>
    <w:rsid w:val="00295611"/>
    <w:rsid w:val="002A17EF"/>
    <w:rsid w:val="002A4096"/>
    <w:rsid w:val="002B0E90"/>
    <w:rsid w:val="002B22CA"/>
    <w:rsid w:val="002C164C"/>
    <w:rsid w:val="002C3B26"/>
    <w:rsid w:val="002C6189"/>
    <w:rsid w:val="002E77CE"/>
    <w:rsid w:val="002F16D3"/>
    <w:rsid w:val="003045CD"/>
    <w:rsid w:val="003250EE"/>
    <w:rsid w:val="00326391"/>
    <w:rsid w:val="003267A0"/>
    <w:rsid w:val="003267B0"/>
    <w:rsid w:val="00327575"/>
    <w:rsid w:val="00327D5A"/>
    <w:rsid w:val="00333156"/>
    <w:rsid w:val="00333E79"/>
    <w:rsid w:val="00334524"/>
    <w:rsid w:val="00335C6C"/>
    <w:rsid w:val="003665B4"/>
    <w:rsid w:val="003717CD"/>
    <w:rsid w:val="003721D7"/>
    <w:rsid w:val="00386ED6"/>
    <w:rsid w:val="00392FBC"/>
    <w:rsid w:val="003A1292"/>
    <w:rsid w:val="003A30D1"/>
    <w:rsid w:val="003B3217"/>
    <w:rsid w:val="003B5068"/>
    <w:rsid w:val="003C2605"/>
    <w:rsid w:val="003C31A5"/>
    <w:rsid w:val="003C4DEE"/>
    <w:rsid w:val="003E4227"/>
    <w:rsid w:val="00400A76"/>
    <w:rsid w:val="004153CF"/>
    <w:rsid w:val="00422568"/>
    <w:rsid w:val="004257FC"/>
    <w:rsid w:val="00431D23"/>
    <w:rsid w:val="00432E8E"/>
    <w:rsid w:val="00435724"/>
    <w:rsid w:val="00446CC4"/>
    <w:rsid w:val="00451010"/>
    <w:rsid w:val="00453EE3"/>
    <w:rsid w:val="00460A29"/>
    <w:rsid w:val="00464696"/>
    <w:rsid w:val="004655A1"/>
    <w:rsid w:val="00470459"/>
    <w:rsid w:val="00475433"/>
    <w:rsid w:val="00483B6D"/>
    <w:rsid w:val="004859E1"/>
    <w:rsid w:val="004A34BC"/>
    <w:rsid w:val="004A5DA9"/>
    <w:rsid w:val="004B2842"/>
    <w:rsid w:val="004C0231"/>
    <w:rsid w:val="004C36C0"/>
    <w:rsid w:val="004D6312"/>
    <w:rsid w:val="004E3A87"/>
    <w:rsid w:val="004E3AE8"/>
    <w:rsid w:val="004F2861"/>
    <w:rsid w:val="004F34BF"/>
    <w:rsid w:val="004F4176"/>
    <w:rsid w:val="004F5765"/>
    <w:rsid w:val="004F7697"/>
    <w:rsid w:val="0051794B"/>
    <w:rsid w:val="00526FD7"/>
    <w:rsid w:val="00527ADC"/>
    <w:rsid w:val="00544412"/>
    <w:rsid w:val="00544F72"/>
    <w:rsid w:val="00550EAD"/>
    <w:rsid w:val="005562EE"/>
    <w:rsid w:val="00560563"/>
    <w:rsid w:val="00561DBB"/>
    <w:rsid w:val="005626B4"/>
    <w:rsid w:val="00566617"/>
    <w:rsid w:val="00586A73"/>
    <w:rsid w:val="0059732C"/>
    <w:rsid w:val="005A4284"/>
    <w:rsid w:val="005B2F48"/>
    <w:rsid w:val="005E07C0"/>
    <w:rsid w:val="005F3D8F"/>
    <w:rsid w:val="00601151"/>
    <w:rsid w:val="006051C5"/>
    <w:rsid w:val="00613D1C"/>
    <w:rsid w:val="00620F43"/>
    <w:rsid w:val="006371AD"/>
    <w:rsid w:val="00646A23"/>
    <w:rsid w:val="00662966"/>
    <w:rsid w:val="00673500"/>
    <w:rsid w:val="00677CDF"/>
    <w:rsid w:val="00677F05"/>
    <w:rsid w:val="00683832"/>
    <w:rsid w:val="00683B9F"/>
    <w:rsid w:val="00684FD7"/>
    <w:rsid w:val="00693FD2"/>
    <w:rsid w:val="006A39CE"/>
    <w:rsid w:val="006B1F84"/>
    <w:rsid w:val="006B4FC5"/>
    <w:rsid w:val="006D6924"/>
    <w:rsid w:val="006E6E20"/>
    <w:rsid w:val="006E7C16"/>
    <w:rsid w:val="006F1D84"/>
    <w:rsid w:val="006F41FB"/>
    <w:rsid w:val="00711766"/>
    <w:rsid w:val="00714C81"/>
    <w:rsid w:val="00715ACF"/>
    <w:rsid w:val="00723709"/>
    <w:rsid w:val="007249B3"/>
    <w:rsid w:val="0072790E"/>
    <w:rsid w:val="00734A49"/>
    <w:rsid w:val="00740C22"/>
    <w:rsid w:val="007436F7"/>
    <w:rsid w:val="00745C5C"/>
    <w:rsid w:val="00752453"/>
    <w:rsid w:val="00760A57"/>
    <w:rsid w:val="00760DFA"/>
    <w:rsid w:val="007709EA"/>
    <w:rsid w:val="00772BFF"/>
    <w:rsid w:val="00775046"/>
    <w:rsid w:val="00784233"/>
    <w:rsid w:val="0079224F"/>
    <w:rsid w:val="007954A5"/>
    <w:rsid w:val="007C4229"/>
    <w:rsid w:val="007C7270"/>
    <w:rsid w:val="007D05D4"/>
    <w:rsid w:val="007D260A"/>
    <w:rsid w:val="007E11BD"/>
    <w:rsid w:val="007F0827"/>
    <w:rsid w:val="007F4406"/>
    <w:rsid w:val="0081019E"/>
    <w:rsid w:val="008252AB"/>
    <w:rsid w:val="00861FD9"/>
    <w:rsid w:val="00871022"/>
    <w:rsid w:val="00880A48"/>
    <w:rsid w:val="00883822"/>
    <w:rsid w:val="00890FF7"/>
    <w:rsid w:val="00895F0E"/>
    <w:rsid w:val="00896AF4"/>
    <w:rsid w:val="008A040D"/>
    <w:rsid w:val="008A52BF"/>
    <w:rsid w:val="008C2743"/>
    <w:rsid w:val="008C4D3C"/>
    <w:rsid w:val="008D3C89"/>
    <w:rsid w:val="008D6294"/>
    <w:rsid w:val="008E2E1D"/>
    <w:rsid w:val="008E5F39"/>
    <w:rsid w:val="008F10F6"/>
    <w:rsid w:val="008F162B"/>
    <w:rsid w:val="008F3C03"/>
    <w:rsid w:val="008F4372"/>
    <w:rsid w:val="00903CFF"/>
    <w:rsid w:val="00906456"/>
    <w:rsid w:val="00914C53"/>
    <w:rsid w:val="00921021"/>
    <w:rsid w:val="009217B4"/>
    <w:rsid w:val="00925821"/>
    <w:rsid w:val="009272A6"/>
    <w:rsid w:val="0093433F"/>
    <w:rsid w:val="00944E8E"/>
    <w:rsid w:val="00945E49"/>
    <w:rsid w:val="0094648D"/>
    <w:rsid w:val="00951127"/>
    <w:rsid w:val="009561AF"/>
    <w:rsid w:val="00962E3A"/>
    <w:rsid w:val="0096328A"/>
    <w:rsid w:val="00974FC2"/>
    <w:rsid w:val="00981531"/>
    <w:rsid w:val="00996AD5"/>
    <w:rsid w:val="009A02DE"/>
    <w:rsid w:val="009A7250"/>
    <w:rsid w:val="009B4B5A"/>
    <w:rsid w:val="009D769E"/>
    <w:rsid w:val="009E3A5E"/>
    <w:rsid w:val="009E45CA"/>
    <w:rsid w:val="009E4E4A"/>
    <w:rsid w:val="009F1568"/>
    <w:rsid w:val="009F3E72"/>
    <w:rsid w:val="00A1390B"/>
    <w:rsid w:val="00A150B9"/>
    <w:rsid w:val="00A30109"/>
    <w:rsid w:val="00A32680"/>
    <w:rsid w:val="00A42753"/>
    <w:rsid w:val="00A44EA2"/>
    <w:rsid w:val="00A469F9"/>
    <w:rsid w:val="00A4716A"/>
    <w:rsid w:val="00A74E6A"/>
    <w:rsid w:val="00A91B6C"/>
    <w:rsid w:val="00A9328B"/>
    <w:rsid w:val="00A973BC"/>
    <w:rsid w:val="00AA0502"/>
    <w:rsid w:val="00AC2C3C"/>
    <w:rsid w:val="00AC50B7"/>
    <w:rsid w:val="00AD4A55"/>
    <w:rsid w:val="00AE4BDD"/>
    <w:rsid w:val="00AF4AA4"/>
    <w:rsid w:val="00AF57CC"/>
    <w:rsid w:val="00B15CF8"/>
    <w:rsid w:val="00B16B07"/>
    <w:rsid w:val="00B231DB"/>
    <w:rsid w:val="00B3140C"/>
    <w:rsid w:val="00B402B4"/>
    <w:rsid w:val="00B538F3"/>
    <w:rsid w:val="00B62177"/>
    <w:rsid w:val="00B77873"/>
    <w:rsid w:val="00B9497B"/>
    <w:rsid w:val="00B94DB1"/>
    <w:rsid w:val="00BA2B55"/>
    <w:rsid w:val="00BC04C4"/>
    <w:rsid w:val="00BC3484"/>
    <w:rsid w:val="00BC44CE"/>
    <w:rsid w:val="00BC6D4E"/>
    <w:rsid w:val="00BC7F9C"/>
    <w:rsid w:val="00BD31E8"/>
    <w:rsid w:val="00BD6CFE"/>
    <w:rsid w:val="00BE3381"/>
    <w:rsid w:val="00C109AA"/>
    <w:rsid w:val="00C1153A"/>
    <w:rsid w:val="00C15BBF"/>
    <w:rsid w:val="00C2052D"/>
    <w:rsid w:val="00C3004C"/>
    <w:rsid w:val="00C34DE4"/>
    <w:rsid w:val="00C352A2"/>
    <w:rsid w:val="00C359AE"/>
    <w:rsid w:val="00C3790C"/>
    <w:rsid w:val="00C51295"/>
    <w:rsid w:val="00C56B85"/>
    <w:rsid w:val="00C640AC"/>
    <w:rsid w:val="00C72BB9"/>
    <w:rsid w:val="00C73373"/>
    <w:rsid w:val="00C761D9"/>
    <w:rsid w:val="00C765B0"/>
    <w:rsid w:val="00C768E4"/>
    <w:rsid w:val="00C80555"/>
    <w:rsid w:val="00C81291"/>
    <w:rsid w:val="00C83F89"/>
    <w:rsid w:val="00C92047"/>
    <w:rsid w:val="00CA3D6B"/>
    <w:rsid w:val="00CA5519"/>
    <w:rsid w:val="00CB2293"/>
    <w:rsid w:val="00CB5C50"/>
    <w:rsid w:val="00CC1CA6"/>
    <w:rsid w:val="00CD1AF7"/>
    <w:rsid w:val="00CD2486"/>
    <w:rsid w:val="00D250D6"/>
    <w:rsid w:val="00D37D29"/>
    <w:rsid w:val="00D52845"/>
    <w:rsid w:val="00D61E5F"/>
    <w:rsid w:val="00D61FD1"/>
    <w:rsid w:val="00D742F8"/>
    <w:rsid w:val="00D86621"/>
    <w:rsid w:val="00D9178B"/>
    <w:rsid w:val="00DA21DF"/>
    <w:rsid w:val="00DB3EE7"/>
    <w:rsid w:val="00DB418B"/>
    <w:rsid w:val="00DB6BD9"/>
    <w:rsid w:val="00DB6D72"/>
    <w:rsid w:val="00DC6A0E"/>
    <w:rsid w:val="00DD241D"/>
    <w:rsid w:val="00DD32A7"/>
    <w:rsid w:val="00DE4970"/>
    <w:rsid w:val="00E02AAF"/>
    <w:rsid w:val="00E21B12"/>
    <w:rsid w:val="00E24F35"/>
    <w:rsid w:val="00E306FD"/>
    <w:rsid w:val="00E40AA5"/>
    <w:rsid w:val="00E53424"/>
    <w:rsid w:val="00E54BE4"/>
    <w:rsid w:val="00E55E5F"/>
    <w:rsid w:val="00E67E44"/>
    <w:rsid w:val="00E82D49"/>
    <w:rsid w:val="00EB088C"/>
    <w:rsid w:val="00EB1C38"/>
    <w:rsid w:val="00EB25ED"/>
    <w:rsid w:val="00EB42F5"/>
    <w:rsid w:val="00EB44AF"/>
    <w:rsid w:val="00EB4E01"/>
    <w:rsid w:val="00EC09F9"/>
    <w:rsid w:val="00EC2A31"/>
    <w:rsid w:val="00EC5D53"/>
    <w:rsid w:val="00EC6280"/>
    <w:rsid w:val="00ED05EF"/>
    <w:rsid w:val="00ED3A8A"/>
    <w:rsid w:val="00ED4A1F"/>
    <w:rsid w:val="00EE6BA6"/>
    <w:rsid w:val="00EF27EF"/>
    <w:rsid w:val="00EF440F"/>
    <w:rsid w:val="00F022D8"/>
    <w:rsid w:val="00F073EE"/>
    <w:rsid w:val="00F07ACF"/>
    <w:rsid w:val="00F07B6E"/>
    <w:rsid w:val="00F102E4"/>
    <w:rsid w:val="00F15E3E"/>
    <w:rsid w:val="00F15F2A"/>
    <w:rsid w:val="00F16D22"/>
    <w:rsid w:val="00F2094C"/>
    <w:rsid w:val="00F3687D"/>
    <w:rsid w:val="00F37FAC"/>
    <w:rsid w:val="00F4057C"/>
    <w:rsid w:val="00F42EB9"/>
    <w:rsid w:val="00F42ED5"/>
    <w:rsid w:val="00F54469"/>
    <w:rsid w:val="00F55415"/>
    <w:rsid w:val="00F6701A"/>
    <w:rsid w:val="00F6726C"/>
    <w:rsid w:val="00F735B0"/>
    <w:rsid w:val="00F75581"/>
    <w:rsid w:val="00F8486E"/>
    <w:rsid w:val="00F855A3"/>
    <w:rsid w:val="00FA0EA8"/>
    <w:rsid w:val="00FA2293"/>
    <w:rsid w:val="00FB02DB"/>
    <w:rsid w:val="00FB7A81"/>
    <w:rsid w:val="00FB7D89"/>
    <w:rsid w:val="00FC5A58"/>
    <w:rsid w:val="00FD05C2"/>
    <w:rsid w:val="00FD3B35"/>
    <w:rsid w:val="00FE4F00"/>
    <w:rsid w:val="00FF03D0"/>
    <w:rsid w:val="00FF2BD7"/>
    <w:rsid w:val="00FF3ABA"/>
    <w:rsid w:val="00FF508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63E8E"/>
  <w15:docId w15:val="{8EAA13B5-E907-8E44-BB14-C0544E5422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pt-BR" w:eastAsia="pt-BR"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1531"/>
    <w:pPr>
      <w:spacing w:after="8" w:line="360" w:lineRule="auto"/>
      <w:ind w:left="-15" w:right="52" w:firstLine="708"/>
      <w:jc w:val="both"/>
    </w:pPr>
    <w:rPr>
      <w:rFonts w:ascii="Arial" w:eastAsia="Arial" w:hAnsi="Arial" w:cs="Arial"/>
      <w:color w:val="212121"/>
      <w:sz w:val="22"/>
      <w:szCs w:val="22"/>
    </w:rPr>
  </w:style>
  <w:style w:type="paragraph" w:styleId="Ttulo1">
    <w:name w:val="heading 1"/>
    <w:next w:val="Normal"/>
    <w:link w:val="Ttulo1Char"/>
    <w:uiPriority w:val="9"/>
    <w:qFormat/>
    <w:rsid w:val="000E5AF0"/>
    <w:pPr>
      <w:keepNext/>
      <w:keepLines/>
      <w:numPr>
        <w:numId w:val="5"/>
      </w:numPr>
      <w:spacing w:after="121" w:line="259" w:lineRule="auto"/>
      <w:ind w:right="67"/>
      <w:outlineLvl w:val="0"/>
    </w:pPr>
    <w:rPr>
      <w:rFonts w:ascii="Arial" w:eastAsia="Arial" w:hAnsi="Arial" w:cs="Arial"/>
      <w:b/>
      <w:color w:val="000000"/>
    </w:rPr>
  </w:style>
  <w:style w:type="paragraph" w:styleId="Ttulo2">
    <w:name w:val="heading 2"/>
    <w:next w:val="Normal"/>
    <w:link w:val="Ttulo2Char"/>
    <w:uiPriority w:val="9"/>
    <w:unhideWhenUsed/>
    <w:qFormat/>
    <w:pPr>
      <w:keepNext/>
      <w:keepLines/>
      <w:spacing w:after="3" w:line="259" w:lineRule="auto"/>
      <w:ind w:left="10" w:right="67" w:hanging="10"/>
      <w:jc w:val="center"/>
      <w:outlineLvl w:val="1"/>
    </w:pPr>
    <w:rPr>
      <w:rFonts w:ascii="Calibri" w:eastAsia="Calibri" w:hAnsi="Calibri" w:cs="Calibri"/>
      <w:color w:val="000000"/>
    </w:rPr>
  </w:style>
  <w:style w:type="paragraph" w:styleId="Ttulo3">
    <w:name w:val="heading 3"/>
    <w:next w:val="Normal"/>
    <w:link w:val="Ttulo3Char"/>
    <w:uiPriority w:val="9"/>
    <w:unhideWhenUsed/>
    <w:qFormat/>
    <w:pPr>
      <w:keepNext/>
      <w:keepLines/>
      <w:spacing w:after="121" w:line="259" w:lineRule="auto"/>
      <w:ind w:left="10" w:right="67" w:hanging="10"/>
      <w:outlineLvl w:val="2"/>
    </w:pPr>
    <w:rPr>
      <w:rFonts w:ascii="Arial" w:eastAsia="Arial" w:hAnsi="Arial" w:cs="Arial"/>
      <w:b/>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link w:val="Ttulo3"/>
    <w:rPr>
      <w:rFonts w:ascii="Arial" w:eastAsia="Arial" w:hAnsi="Arial" w:cs="Arial"/>
      <w:b/>
      <w:color w:val="000000"/>
      <w:sz w:val="24"/>
    </w:rPr>
  </w:style>
  <w:style w:type="character" w:customStyle="1" w:styleId="Ttulo2Char">
    <w:name w:val="Título 2 Char"/>
    <w:link w:val="Ttulo2"/>
    <w:rPr>
      <w:rFonts w:ascii="Calibri" w:eastAsia="Calibri" w:hAnsi="Calibri" w:cs="Calibri"/>
      <w:color w:val="000000"/>
      <w:sz w:val="24"/>
    </w:rPr>
  </w:style>
  <w:style w:type="character" w:customStyle="1" w:styleId="Ttulo1Char">
    <w:name w:val="Título 1 Char"/>
    <w:link w:val="Ttulo1"/>
    <w:uiPriority w:val="9"/>
    <w:rsid w:val="000E5AF0"/>
    <w:rPr>
      <w:rFonts w:ascii="Arial" w:eastAsia="Arial" w:hAnsi="Arial" w:cs="Arial"/>
      <w:b/>
      <w:color w:val="000000"/>
    </w:rPr>
  </w:style>
  <w:style w:type="paragraph" w:styleId="PargrafodaLista">
    <w:name w:val="List Paragraph"/>
    <w:basedOn w:val="Normal"/>
    <w:uiPriority w:val="34"/>
    <w:qFormat/>
    <w:rsid w:val="008D6294"/>
    <w:pPr>
      <w:ind w:left="720"/>
      <w:contextualSpacing/>
    </w:pPr>
  </w:style>
  <w:style w:type="paragraph" w:customStyle="1" w:styleId="dor">
    <w:name w:val="dor"/>
    <w:basedOn w:val="Normal"/>
    <w:link w:val="dorChar"/>
    <w:qFormat/>
    <w:rsid w:val="00945E49"/>
    <w:pPr>
      <w:spacing w:after="52" w:line="353" w:lineRule="auto"/>
      <w:ind w:right="14"/>
    </w:pPr>
    <w:rPr>
      <w:color w:val="FF0000"/>
      <w:sz w:val="24"/>
    </w:rPr>
  </w:style>
  <w:style w:type="paragraph" w:customStyle="1" w:styleId="ttoFarmaco">
    <w:name w:val="ttoFarmaco"/>
    <w:basedOn w:val="Normal"/>
    <w:link w:val="ttoFarmacoChar"/>
    <w:qFormat/>
    <w:rsid w:val="00945E49"/>
    <w:pPr>
      <w:spacing w:line="362" w:lineRule="auto"/>
      <w:ind w:left="-5" w:hanging="10"/>
    </w:pPr>
    <w:rPr>
      <w:color w:val="4472C4" w:themeColor="accent1"/>
      <w:sz w:val="24"/>
    </w:rPr>
  </w:style>
  <w:style w:type="character" w:customStyle="1" w:styleId="dorChar">
    <w:name w:val="dor Char"/>
    <w:basedOn w:val="Fontepargpadro"/>
    <w:link w:val="dor"/>
    <w:rsid w:val="00945E49"/>
    <w:rPr>
      <w:rFonts w:ascii="Arial" w:eastAsia="Arial" w:hAnsi="Arial" w:cs="Arial"/>
      <w:color w:val="FF0000"/>
    </w:rPr>
  </w:style>
  <w:style w:type="paragraph" w:customStyle="1" w:styleId="ttoCirurgico">
    <w:name w:val="ttoCirurgico"/>
    <w:basedOn w:val="ttoFarmaco"/>
    <w:link w:val="ttoCirurgicoChar"/>
    <w:qFormat/>
    <w:rsid w:val="00C51295"/>
    <w:rPr>
      <w:color w:val="ED7D31" w:themeColor="accent2"/>
    </w:rPr>
  </w:style>
  <w:style w:type="character" w:customStyle="1" w:styleId="ttoFarmacoChar">
    <w:name w:val="ttoFarmaco Char"/>
    <w:basedOn w:val="Fontepargpadro"/>
    <w:link w:val="ttoFarmaco"/>
    <w:rsid w:val="00945E49"/>
    <w:rPr>
      <w:rFonts w:ascii="Arial" w:eastAsia="Arial" w:hAnsi="Arial" w:cs="Arial"/>
      <w:color w:val="4472C4" w:themeColor="accent1"/>
    </w:rPr>
  </w:style>
  <w:style w:type="paragraph" w:customStyle="1" w:styleId="ttoOutros">
    <w:name w:val="ttoOutros"/>
    <w:basedOn w:val="Normal"/>
    <w:link w:val="ttoOutrosChar"/>
    <w:qFormat/>
    <w:rsid w:val="00C51295"/>
    <w:pPr>
      <w:spacing w:after="29" w:line="362" w:lineRule="auto"/>
      <w:ind w:left="-5" w:hanging="10"/>
    </w:pPr>
    <w:rPr>
      <w:color w:val="70AD47" w:themeColor="accent6"/>
      <w:sz w:val="24"/>
    </w:rPr>
  </w:style>
  <w:style w:type="character" w:customStyle="1" w:styleId="ttoCirurgicoChar">
    <w:name w:val="ttoCirurgico Char"/>
    <w:basedOn w:val="ttoFarmacoChar"/>
    <w:link w:val="ttoCirurgico"/>
    <w:rsid w:val="00C51295"/>
    <w:rPr>
      <w:rFonts w:ascii="Arial" w:eastAsia="Arial" w:hAnsi="Arial" w:cs="Arial"/>
      <w:color w:val="ED7D31" w:themeColor="accent2"/>
    </w:rPr>
  </w:style>
  <w:style w:type="paragraph" w:customStyle="1" w:styleId="ttoRF">
    <w:name w:val="ttoRF"/>
    <w:basedOn w:val="Normal"/>
    <w:link w:val="ttoRFChar"/>
    <w:qFormat/>
    <w:rsid w:val="00C51295"/>
    <w:pPr>
      <w:spacing w:line="362" w:lineRule="auto"/>
      <w:ind w:left="-5" w:hanging="10"/>
    </w:pPr>
    <w:rPr>
      <w:color w:val="BF8F00" w:themeColor="accent4" w:themeShade="BF"/>
      <w:sz w:val="24"/>
    </w:rPr>
  </w:style>
  <w:style w:type="character" w:customStyle="1" w:styleId="ttoOutrosChar">
    <w:name w:val="ttoOutros Char"/>
    <w:basedOn w:val="Fontepargpadro"/>
    <w:link w:val="ttoOutros"/>
    <w:rsid w:val="00C51295"/>
    <w:rPr>
      <w:rFonts w:ascii="Arial" w:eastAsia="Arial" w:hAnsi="Arial" w:cs="Arial"/>
      <w:color w:val="70AD47" w:themeColor="accent6"/>
    </w:rPr>
  </w:style>
  <w:style w:type="character" w:customStyle="1" w:styleId="ttoRFChar">
    <w:name w:val="ttoRF Char"/>
    <w:basedOn w:val="Fontepargpadro"/>
    <w:link w:val="ttoRF"/>
    <w:rsid w:val="00C51295"/>
    <w:rPr>
      <w:rFonts w:ascii="Arial" w:eastAsia="Arial" w:hAnsi="Arial" w:cs="Arial"/>
      <w:color w:val="BF8F00" w:themeColor="accent4" w:themeShade="BF"/>
    </w:rPr>
  </w:style>
  <w:style w:type="paragraph" w:customStyle="1" w:styleId="BasicParagraph">
    <w:name w:val="[Basic Paragraph]"/>
    <w:basedOn w:val="Normal"/>
    <w:uiPriority w:val="99"/>
    <w:rsid w:val="00266973"/>
    <w:pPr>
      <w:widowControl w:val="0"/>
      <w:autoSpaceDE w:val="0"/>
      <w:autoSpaceDN w:val="0"/>
      <w:adjustRightInd w:val="0"/>
      <w:spacing w:after="0" w:line="288" w:lineRule="auto"/>
      <w:textAlignment w:val="center"/>
    </w:pPr>
    <w:rPr>
      <w:rFonts w:ascii="MinionPro-Regular" w:eastAsiaTheme="minorEastAsia" w:hAnsi="MinionPro-Regular" w:cs="MinionPro-Regular"/>
      <w:kern w:val="0"/>
      <w:sz w:val="24"/>
      <w:lang w:val="en-GB" w:eastAsia="en-US"/>
      <w14:ligatures w14:val="none"/>
    </w:rPr>
  </w:style>
  <w:style w:type="paragraph" w:customStyle="1" w:styleId="Default">
    <w:name w:val="Default"/>
    <w:rsid w:val="00266973"/>
    <w:pPr>
      <w:autoSpaceDE w:val="0"/>
      <w:autoSpaceDN w:val="0"/>
      <w:adjustRightInd w:val="0"/>
    </w:pPr>
    <w:rPr>
      <w:rFonts w:ascii="Gill Sans MT" w:hAnsi="Gill Sans MT" w:cs="Gill Sans MT"/>
      <w:color w:val="000000"/>
      <w:kern w:val="0"/>
    </w:rPr>
  </w:style>
  <w:style w:type="paragraph" w:customStyle="1" w:styleId="paragraph">
    <w:name w:val="paragraph"/>
    <w:basedOn w:val="Normal"/>
    <w:rsid w:val="00760A57"/>
    <w:pPr>
      <w:spacing w:before="100" w:beforeAutospacing="1" w:after="100" w:afterAutospacing="1" w:line="240" w:lineRule="auto"/>
    </w:pPr>
    <w:rPr>
      <w:rFonts w:ascii="Times New Roman" w:eastAsia="Times New Roman" w:hAnsi="Times New Roman" w:cs="Times New Roman"/>
      <w:color w:val="auto"/>
      <w:kern w:val="0"/>
      <w:sz w:val="24"/>
      <w14:ligatures w14:val="none"/>
    </w:rPr>
  </w:style>
  <w:style w:type="character" w:customStyle="1" w:styleId="normaltextrun">
    <w:name w:val="normaltextrun"/>
    <w:basedOn w:val="Fontepargpadro"/>
    <w:rsid w:val="00760A57"/>
  </w:style>
  <w:style w:type="character" w:customStyle="1" w:styleId="eop">
    <w:name w:val="eop"/>
    <w:basedOn w:val="Fontepargpadro"/>
    <w:rsid w:val="00760A57"/>
  </w:style>
  <w:style w:type="table" w:styleId="Tabelacomgrade">
    <w:name w:val="Table Grid"/>
    <w:basedOn w:val="Tabelanormal"/>
    <w:uiPriority w:val="39"/>
    <w:rsid w:val="00760A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odap">
    <w:name w:val="footer"/>
    <w:basedOn w:val="Normal"/>
    <w:link w:val="RodapChar"/>
    <w:uiPriority w:val="99"/>
    <w:unhideWhenUsed/>
    <w:rsid w:val="00981531"/>
    <w:pPr>
      <w:tabs>
        <w:tab w:val="center" w:pos="4252"/>
        <w:tab w:val="right" w:pos="8504"/>
      </w:tabs>
      <w:spacing w:after="0" w:line="240" w:lineRule="auto"/>
    </w:pPr>
  </w:style>
  <w:style w:type="character" w:customStyle="1" w:styleId="RodapChar">
    <w:name w:val="Rodapé Char"/>
    <w:basedOn w:val="Fontepargpadro"/>
    <w:link w:val="Rodap"/>
    <w:uiPriority w:val="99"/>
    <w:rsid w:val="00981531"/>
    <w:rPr>
      <w:rFonts w:ascii="Arial" w:eastAsia="Arial" w:hAnsi="Arial" w:cs="Arial"/>
      <w:color w:val="212121"/>
      <w:sz w:val="22"/>
      <w:szCs w:val="22"/>
    </w:rPr>
  </w:style>
  <w:style w:type="paragraph" w:styleId="Cabealho">
    <w:name w:val="header"/>
    <w:basedOn w:val="Normal"/>
    <w:link w:val="CabealhoChar"/>
    <w:uiPriority w:val="99"/>
    <w:unhideWhenUsed/>
    <w:rsid w:val="00981531"/>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981531"/>
    <w:rPr>
      <w:rFonts w:ascii="Arial" w:eastAsia="Arial" w:hAnsi="Arial" w:cs="Arial"/>
      <w:color w:val="212121"/>
      <w:sz w:val="22"/>
      <w:szCs w:val="22"/>
    </w:rPr>
  </w:style>
  <w:style w:type="paragraph" w:styleId="SemEspaamento">
    <w:name w:val="No Spacing"/>
    <w:uiPriority w:val="1"/>
    <w:qFormat/>
    <w:rsid w:val="009217B4"/>
    <w:pPr>
      <w:ind w:left="-15" w:right="52" w:firstLine="49"/>
      <w:jc w:val="both"/>
    </w:pPr>
    <w:rPr>
      <w:rFonts w:ascii="Arial" w:eastAsia="Arial" w:hAnsi="Arial" w:cs="Arial"/>
      <w:color w:val="212121"/>
      <w:sz w:val="22"/>
      <w:szCs w:val="22"/>
    </w:rPr>
  </w:style>
  <w:style w:type="paragraph" w:styleId="CabealhodoSumrio">
    <w:name w:val="TOC Heading"/>
    <w:basedOn w:val="Ttulo1"/>
    <w:next w:val="Normal"/>
    <w:uiPriority w:val="39"/>
    <w:unhideWhenUsed/>
    <w:qFormat/>
    <w:rsid w:val="009217B4"/>
    <w:pPr>
      <w:numPr>
        <w:numId w:val="0"/>
      </w:numPr>
      <w:spacing w:before="240" w:after="0"/>
      <w:ind w:right="0"/>
      <w:outlineLvl w:val="9"/>
    </w:pPr>
    <w:rPr>
      <w:rFonts w:asciiTheme="majorHAnsi" w:eastAsiaTheme="majorEastAsia" w:hAnsiTheme="majorHAnsi" w:cstheme="majorBidi"/>
      <w:b w:val="0"/>
      <w:color w:val="2F5496" w:themeColor="accent1" w:themeShade="BF"/>
      <w:kern w:val="0"/>
      <w:sz w:val="32"/>
      <w:szCs w:val="32"/>
      <w14:ligatures w14:val="none"/>
    </w:rPr>
  </w:style>
  <w:style w:type="paragraph" w:styleId="Sumrio1">
    <w:name w:val="toc 1"/>
    <w:basedOn w:val="Normal"/>
    <w:next w:val="Normal"/>
    <w:autoRedefine/>
    <w:uiPriority w:val="39"/>
    <w:unhideWhenUsed/>
    <w:rsid w:val="009217B4"/>
    <w:pPr>
      <w:spacing w:before="120" w:after="120"/>
      <w:ind w:left="0"/>
      <w:jc w:val="left"/>
    </w:pPr>
    <w:rPr>
      <w:rFonts w:asciiTheme="minorHAnsi" w:hAnsiTheme="minorHAnsi" w:cstheme="minorHAnsi"/>
      <w:b/>
      <w:bCs/>
      <w:caps/>
      <w:sz w:val="20"/>
      <w:szCs w:val="20"/>
    </w:rPr>
  </w:style>
  <w:style w:type="character" w:styleId="Hyperlink">
    <w:name w:val="Hyperlink"/>
    <w:basedOn w:val="Fontepargpadro"/>
    <w:uiPriority w:val="99"/>
    <w:unhideWhenUsed/>
    <w:rsid w:val="009217B4"/>
    <w:rPr>
      <w:color w:val="0563C1" w:themeColor="hyperlink"/>
      <w:u w:val="single"/>
    </w:rPr>
  </w:style>
  <w:style w:type="paragraph" w:styleId="Sumrio2">
    <w:name w:val="toc 2"/>
    <w:basedOn w:val="Normal"/>
    <w:next w:val="Normal"/>
    <w:autoRedefine/>
    <w:uiPriority w:val="39"/>
    <w:unhideWhenUsed/>
    <w:rsid w:val="009217B4"/>
    <w:pPr>
      <w:spacing w:after="0"/>
      <w:ind w:left="220"/>
      <w:jc w:val="left"/>
    </w:pPr>
    <w:rPr>
      <w:rFonts w:asciiTheme="minorHAnsi" w:hAnsiTheme="minorHAnsi" w:cstheme="minorHAnsi"/>
      <w:smallCaps/>
      <w:sz w:val="20"/>
      <w:szCs w:val="20"/>
    </w:rPr>
  </w:style>
  <w:style w:type="paragraph" w:styleId="Sumrio3">
    <w:name w:val="toc 3"/>
    <w:basedOn w:val="Normal"/>
    <w:next w:val="Normal"/>
    <w:autoRedefine/>
    <w:uiPriority w:val="39"/>
    <w:unhideWhenUsed/>
    <w:rsid w:val="009217B4"/>
    <w:pPr>
      <w:spacing w:after="0"/>
      <w:ind w:left="440"/>
      <w:jc w:val="left"/>
    </w:pPr>
    <w:rPr>
      <w:rFonts w:asciiTheme="minorHAnsi" w:hAnsiTheme="minorHAnsi" w:cstheme="minorHAnsi"/>
      <w:i/>
      <w:iCs/>
      <w:sz w:val="20"/>
      <w:szCs w:val="20"/>
    </w:rPr>
  </w:style>
  <w:style w:type="paragraph" w:styleId="Sumrio4">
    <w:name w:val="toc 4"/>
    <w:basedOn w:val="Normal"/>
    <w:next w:val="Normal"/>
    <w:autoRedefine/>
    <w:uiPriority w:val="39"/>
    <w:unhideWhenUsed/>
    <w:rsid w:val="009217B4"/>
    <w:pPr>
      <w:spacing w:after="0"/>
      <w:ind w:left="660"/>
      <w:jc w:val="left"/>
    </w:pPr>
    <w:rPr>
      <w:rFonts w:asciiTheme="minorHAnsi" w:hAnsiTheme="minorHAnsi" w:cstheme="minorHAnsi"/>
      <w:sz w:val="18"/>
      <w:szCs w:val="18"/>
    </w:rPr>
  </w:style>
  <w:style w:type="paragraph" w:styleId="Sumrio5">
    <w:name w:val="toc 5"/>
    <w:basedOn w:val="Normal"/>
    <w:next w:val="Normal"/>
    <w:autoRedefine/>
    <w:uiPriority w:val="39"/>
    <w:unhideWhenUsed/>
    <w:rsid w:val="009217B4"/>
    <w:pPr>
      <w:spacing w:after="0"/>
      <w:ind w:left="880"/>
      <w:jc w:val="left"/>
    </w:pPr>
    <w:rPr>
      <w:rFonts w:asciiTheme="minorHAnsi" w:hAnsiTheme="minorHAnsi" w:cstheme="minorHAnsi"/>
      <w:sz w:val="18"/>
      <w:szCs w:val="18"/>
    </w:rPr>
  </w:style>
  <w:style w:type="paragraph" w:styleId="Sumrio6">
    <w:name w:val="toc 6"/>
    <w:basedOn w:val="Normal"/>
    <w:next w:val="Normal"/>
    <w:autoRedefine/>
    <w:uiPriority w:val="39"/>
    <w:unhideWhenUsed/>
    <w:rsid w:val="009217B4"/>
    <w:pPr>
      <w:spacing w:after="0"/>
      <w:ind w:left="1100"/>
      <w:jc w:val="left"/>
    </w:pPr>
    <w:rPr>
      <w:rFonts w:asciiTheme="minorHAnsi" w:hAnsiTheme="minorHAnsi" w:cstheme="minorHAnsi"/>
      <w:sz w:val="18"/>
      <w:szCs w:val="18"/>
    </w:rPr>
  </w:style>
  <w:style w:type="paragraph" w:styleId="Sumrio7">
    <w:name w:val="toc 7"/>
    <w:basedOn w:val="Normal"/>
    <w:next w:val="Normal"/>
    <w:autoRedefine/>
    <w:uiPriority w:val="39"/>
    <w:unhideWhenUsed/>
    <w:rsid w:val="009217B4"/>
    <w:pPr>
      <w:spacing w:after="0"/>
      <w:ind w:left="1320"/>
      <w:jc w:val="left"/>
    </w:pPr>
    <w:rPr>
      <w:rFonts w:asciiTheme="minorHAnsi" w:hAnsiTheme="minorHAnsi" w:cstheme="minorHAnsi"/>
      <w:sz w:val="18"/>
      <w:szCs w:val="18"/>
    </w:rPr>
  </w:style>
  <w:style w:type="paragraph" w:styleId="Sumrio8">
    <w:name w:val="toc 8"/>
    <w:basedOn w:val="Normal"/>
    <w:next w:val="Normal"/>
    <w:autoRedefine/>
    <w:uiPriority w:val="39"/>
    <w:unhideWhenUsed/>
    <w:rsid w:val="009217B4"/>
    <w:pPr>
      <w:spacing w:after="0"/>
      <w:ind w:left="1540"/>
      <w:jc w:val="left"/>
    </w:pPr>
    <w:rPr>
      <w:rFonts w:asciiTheme="minorHAnsi" w:hAnsiTheme="minorHAnsi" w:cstheme="minorHAnsi"/>
      <w:sz w:val="18"/>
      <w:szCs w:val="18"/>
    </w:rPr>
  </w:style>
  <w:style w:type="paragraph" w:styleId="Sumrio9">
    <w:name w:val="toc 9"/>
    <w:basedOn w:val="Normal"/>
    <w:next w:val="Normal"/>
    <w:autoRedefine/>
    <w:uiPriority w:val="39"/>
    <w:unhideWhenUsed/>
    <w:rsid w:val="009217B4"/>
    <w:pPr>
      <w:spacing w:after="0"/>
      <w:ind w:left="1760"/>
      <w:jc w:val="left"/>
    </w:pPr>
    <w:rPr>
      <w:rFonts w:asciiTheme="minorHAnsi" w:hAnsiTheme="minorHAnsi" w:cstheme="minorHAnsi"/>
      <w:sz w:val="18"/>
      <w:szCs w:val="18"/>
    </w:rPr>
  </w:style>
  <w:style w:type="character" w:styleId="MenoPendente">
    <w:name w:val="Unresolved Mention"/>
    <w:basedOn w:val="Fontepargpadro"/>
    <w:uiPriority w:val="99"/>
    <w:semiHidden/>
    <w:unhideWhenUsed/>
    <w:rsid w:val="00974FC2"/>
    <w:rPr>
      <w:color w:val="605E5C"/>
      <w:shd w:val="clear" w:color="auto" w:fill="E1DFDD"/>
    </w:rPr>
  </w:style>
  <w:style w:type="paragraph" w:styleId="Pr-formataoHTML">
    <w:name w:val="HTML Preformatted"/>
    <w:basedOn w:val="Normal"/>
    <w:link w:val="Pr-formataoHTMLChar"/>
    <w:uiPriority w:val="99"/>
    <w:semiHidden/>
    <w:unhideWhenUsed/>
    <w:rsid w:val="004E3A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right="0" w:firstLine="0"/>
      <w:jc w:val="left"/>
    </w:pPr>
    <w:rPr>
      <w:rFonts w:ascii="Courier New" w:eastAsia="Times New Roman" w:hAnsi="Courier New" w:cs="Courier New"/>
      <w:color w:val="auto"/>
      <w:kern w:val="0"/>
      <w:sz w:val="20"/>
      <w:szCs w:val="20"/>
      <w14:ligatures w14:val="none"/>
    </w:rPr>
  </w:style>
  <w:style w:type="character" w:customStyle="1" w:styleId="Pr-formataoHTMLChar">
    <w:name w:val="Pré-formatação HTML Char"/>
    <w:basedOn w:val="Fontepargpadro"/>
    <w:link w:val="Pr-formataoHTML"/>
    <w:uiPriority w:val="99"/>
    <w:semiHidden/>
    <w:rsid w:val="004E3A87"/>
    <w:rPr>
      <w:rFonts w:ascii="Courier New" w:eastAsia="Times New Roman" w:hAnsi="Courier New" w:cs="Courier New"/>
      <w:kern w:val="0"/>
      <w:sz w:val="20"/>
      <w:szCs w:val="20"/>
      <w14:ligatures w14:val="none"/>
    </w:rPr>
  </w:style>
  <w:style w:type="character" w:customStyle="1" w:styleId="y2iqfc">
    <w:name w:val="y2iqfc"/>
    <w:basedOn w:val="Fontepargpadro"/>
    <w:rsid w:val="004E3A87"/>
  </w:style>
  <w:style w:type="paragraph" w:styleId="NormalWeb">
    <w:name w:val="Normal (Web)"/>
    <w:basedOn w:val="Normal"/>
    <w:uiPriority w:val="99"/>
    <w:unhideWhenUsed/>
    <w:rsid w:val="00A9328B"/>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 w:val="24"/>
      <w:szCs w:val="24"/>
      <w14:ligatures w14:val="none"/>
    </w:rPr>
  </w:style>
  <w:style w:type="character" w:styleId="Refdecomentrio">
    <w:name w:val="annotation reference"/>
    <w:basedOn w:val="Fontepargpadro"/>
    <w:uiPriority w:val="99"/>
    <w:semiHidden/>
    <w:unhideWhenUsed/>
    <w:rsid w:val="00F55415"/>
    <w:rPr>
      <w:sz w:val="16"/>
      <w:szCs w:val="16"/>
    </w:rPr>
  </w:style>
  <w:style w:type="paragraph" w:styleId="Textodecomentrio">
    <w:name w:val="annotation text"/>
    <w:basedOn w:val="Normal"/>
    <w:link w:val="TextodecomentrioChar"/>
    <w:uiPriority w:val="99"/>
    <w:unhideWhenUsed/>
    <w:rsid w:val="00F55415"/>
    <w:pPr>
      <w:spacing w:line="240" w:lineRule="auto"/>
    </w:pPr>
    <w:rPr>
      <w:sz w:val="20"/>
      <w:szCs w:val="20"/>
    </w:rPr>
  </w:style>
  <w:style w:type="character" w:customStyle="1" w:styleId="TextodecomentrioChar">
    <w:name w:val="Texto de comentário Char"/>
    <w:basedOn w:val="Fontepargpadro"/>
    <w:link w:val="Textodecomentrio"/>
    <w:uiPriority w:val="99"/>
    <w:rsid w:val="00F55415"/>
    <w:rPr>
      <w:rFonts w:ascii="Arial" w:eastAsia="Arial" w:hAnsi="Arial" w:cs="Arial"/>
      <w:color w:val="212121"/>
      <w:sz w:val="20"/>
      <w:szCs w:val="20"/>
    </w:rPr>
  </w:style>
  <w:style w:type="paragraph" w:styleId="Assuntodocomentrio">
    <w:name w:val="annotation subject"/>
    <w:basedOn w:val="Textodecomentrio"/>
    <w:next w:val="Textodecomentrio"/>
    <w:link w:val="AssuntodocomentrioChar"/>
    <w:uiPriority w:val="99"/>
    <w:semiHidden/>
    <w:unhideWhenUsed/>
    <w:rsid w:val="00F55415"/>
    <w:rPr>
      <w:b/>
      <w:bCs/>
    </w:rPr>
  </w:style>
  <w:style w:type="character" w:customStyle="1" w:styleId="AssuntodocomentrioChar">
    <w:name w:val="Assunto do comentário Char"/>
    <w:basedOn w:val="TextodecomentrioChar"/>
    <w:link w:val="Assuntodocomentrio"/>
    <w:uiPriority w:val="99"/>
    <w:semiHidden/>
    <w:rsid w:val="00F55415"/>
    <w:rPr>
      <w:rFonts w:ascii="Arial" w:eastAsia="Arial" w:hAnsi="Arial" w:cs="Arial"/>
      <w:b/>
      <w:bCs/>
      <w:color w:val="212121"/>
      <w:sz w:val="20"/>
      <w:szCs w:val="20"/>
    </w:rPr>
  </w:style>
  <w:style w:type="paragraph" w:styleId="Bibliografia">
    <w:name w:val="Bibliography"/>
    <w:basedOn w:val="Normal"/>
    <w:next w:val="Normal"/>
    <w:uiPriority w:val="37"/>
    <w:unhideWhenUsed/>
    <w:rsid w:val="00432E8E"/>
    <w:pPr>
      <w:tabs>
        <w:tab w:val="left" w:pos="384"/>
      </w:tabs>
      <w:spacing w:after="240" w:line="240" w:lineRule="auto"/>
      <w:ind w:left="384" w:hanging="384"/>
    </w:pPr>
  </w:style>
  <w:style w:type="character" w:styleId="Nmerodelinha">
    <w:name w:val="line number"/>
    <w:basedOn w:val="Fontepargpadro"/>
    <w:uiPriority w:val="99"/>
    <w:semiHidden/>
    <w:unhideWhenUsed/>
    <w:rsid w:val="00B94D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6041">
      <w:bodyDiv w:val="1"/>
      <w:marLeft w:val="0"/>
      <w:marRight w:val="0"/>
      <w:marTop w:val="0"/>
      <w:marBottom w:val="0"/>
      <w:divBdr>
        <w:top w:val="none" w:sz="0" w:space="0" w:color="auto"/>
        <w:left w:val="none" w:sz="0" w:space="0" w:color="auto"/>
        <w:bottom w:val="none" w:sz="0" w:space="0" w:color="auto"/>
        <w:right w:val="none" w:sz="0" w:space="0" w:color="auto"/>
      </w:divBdr>
      <w:divsChild>
        <w:div w:id="2143451585">
          <w:marLeft w:val="0"/>
          <w:marRight w:val="0"/>
          <w:marTop w:val="0"/>
          <w:marBottom w:val="0"/>
          <w:divBdr>
            <w:top w:val="none" w:sz="0" w:space="0" w:color="auto"/>
            <w:left w:val="none" w:sz="0" w:space="0" w:color="auto"/>
            <w:bottom w:val="none" w:sz="0" w:space="0" w:color="auto"/>
            <w:right w:val="none" w:sz="0" w:space="0" w:color="auto"/>
          </w:divBdr>
          <w:divsChild>
            <w:div w:id="640424561">
              <w:marLeft w:val="0"/>
              <w:marRight w:val="0"/>
              <w:marTop w:val="0"/>
              <w:marBottom w:val="0"/>
              <w:divBdr>
                <w:top w:val="none" w:sz="0" w:space="0" w:color="auto"/>
                <w:left w:val="none" w:sz="0" w:space="0" w:color="auto"/>
                <w:bottom w:val="none" w:sz="0" w:space="0" w:color="auto"/>
                <w:right w:val="none" w:sz="0" w:space="0" w:color="auto"/>
              </w:divBdr>
              <w:divsChild>
                <w:div w:id="1227379956">
                  <w:marLeft w:val="0"/>
                  <w:marRight w:val="0"/>
                  <w:marTop w:val="0"/>
                  <w:marBottom w:val="0"/>
                  <w:divBdr>
                    <w:top w:val="none" w:sz="0" w:space="0" w:color="auto"/>
                    <w:left w:val="none" w:sz="0" w:space="0" w:color="auto"/>
                    <w:bottom w:val="none" w:sz="0" w:space="0" w:color="auto"/>
                    <w:right w:val="none" w:sz="0" w:space="0" w:color="auto"/>
                  </w:divBdr>
                  <w:divsChild>
                    <w:div w:id="91744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5871991">
      <w:bodyDiv w:val="1"/>
      <w:marLeft w:val="0"/>
      <w:marRight w:val="0"/>
      <w:marTop w:val="0"/>
      <w:marBottom w:val="0"/>
      <w:divBdr>
        <w:top w:val="none" w:sz="0" w:space="0" w:color="auto"/>
        <w:left w:val="none" w:sz="0" w:space="0" w:color="auto"/>
        <w:bottom w:val="none" w:sz="0" w:space="0" w:color="auto"/>
        <w:right w:val="none" w:sz="0" w:space="0" w:color="auto"/>
      </w:divBdr>
      <w:divsChild>
        <w:div w:id="360589913">
          <w:marLeft w:val="0"/>
          <w:marRight w:val="0"/>
          <w:marTop w:val="0"/>
          <w:marBottom w:val="0"/>
          <w:divBdr>
            <w:top w:val="none" w:sz="0" w:space="0" w:color="auto"/>
            <w:left w:val="none" w:sz="0" w:space="0" w:color="auto"/>
            <w:bottom w:val="none" w:sz="0" w:space="0" w:color="auto"/>
            <w:right w:val="none" w:sz="0" w:space="0" w:color="auto"/>
          </w:divBdr>
        </w:div>
        <w:div w:id="676077912">
          <w:marLeft w:val="0"/>
          <w:marRight w:val="0"/>
          <w:marTop w:val="0"/>
          <w:marBottom w:val="0"/>
          <w:divBdr>
            <w:top w:val="none" w:sz="0" w:space="0" w:color="auto"/>
            <w:left w:val="none" w:sz="0" w:space="0" w:color="auto"/>
            <w:bottom w:val="none" w:sz="0" w:space="0" w:color="auto"/>
            <w:right w:val="none" w:sz="0" w:space="0" w:color="auto"/>
          </w:divBdr>
        </w:div>
        <w:div w:id="1232082138">
          <w:marLeft w:val="0"/>
          <w:marRight w:val="0"/>
          <w:marTop w:val="0"/>
          <w:marBottom w:val="0"/>
          <w:divBdr>
            <w:top w:val="none" w:sz="0" w:space="0" w:color="auto"/>
            <w:left w:val="none" w:sz="0" w:space="0" w:color="auto"/>
            <w:bottom w:val="none" w:sz="0" w:space="0" w:color="auto"/>
            <w:right w:val="none" w:sz="0" w:space="0" w:color="auto"/>
          </w:divBdr>
        </w:div>
        <w:div w:id="231041409">
          <w:marLeft w:val="0"/>
          <w:marRight w:val="0"/>
          <w:marTop w:val="0"/>
          <w:marBottom w:val="0"/>
          <w:divBdr>
            <w:top w:val="none" w:sz="0" w:space="0" w:color="auto"/>
            <w:left w:val="none" w:sz="0" w:space="0" w:color="auto"/>
            <w:bottom w:val="none" w:sz="0" w:space="0" w:color="auto"/>
            <w:right w:val="none" w:sz="0" w:space="0" w:color="auto"/>
          </w:divBdr>
        </w:div>
      </w:divsChild>
    </w:div>
    <w:div w:id="1435514377">
      <w:bodyDiv w:val="1"/>
      <w:marLeft w:val="0"/>
      <w:marRight w:val="0"/>
      <w:marTop w:val="0"/>
      <w:marBottom w:val="0"/>
      <w:divBdr>
        <w:top w:val="none" w:sz="0" w:space="0" w:color="auto"/>
        <w:left w:val="none" w:sz="0" w:space="0" w:color="auto"/>
        <w:bottom w:val="none" w:sz="0" w:space="0" w:color="auto"/>
        <w:right w:val="none" w:sz="0" w:space="0" w:color="auto"/>
      </w:divBdr>
      <w:divsChild>
        <w:div w:id="2103140841">
          <w:marLeft w:val="0"/>
          <w:marRight w:val="0"/>
          <w:marTop w:val="0"/>
          <w:marBottom w:val="0"/>
          <w:divBdr>
            <w:top w:val="none" w:sz="0" w:space="0" w:color="auto"/>
            <w:left w:val="none" w:sz="0" w:space="0" w:color="auto"/>
            <w:bottom w:val="none" w:sz="0" w:space="0" w:color="auto"/>
            <w:right w:val="none" w:sz="0" w:space="0" w:color="auto"/>
          </w:divBdr>
          <w:divsChild>
            <w:div w:id="163667494">
              <w:marLeft w:val="0"/>
              <w:marRight w:val="0"/>
              <w:marTop w:val="0"/>
              <w:marBottom w:val="0"/>
              <w:divBdr>
                <w:top w:val="none" w:sz="0" w:space="0" w:color="auto"/>
                <w:left w:val="none" w:sz="0" w:space="0" w:color="auto"/>
                <w:bottom w:val="none" w:sz="0" w:space="0" w:color="auto"/>
                <w:right w:val="none" w:sz="0" w:space="0" w:color="auto"/>
              </w:divBdr>
              <w:divsChild>
                <w:div w:id="1593002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294981">
      <w:bodyDiv w:val="1"/>
      <w:marLeft w:val="0"/>
      <w:marRight w:val="0"/>
      <w:marTop w:val="0"/>
      <w:marBottom w:val="0"/>
      <w:divBdr>
        <w:top w:val="none" w:sz="0" w:space="0" w:color="auto"/>
        <w:left w:val="none" w:sz="0" w:space="0" w:color="auto"/>
        <w:bottom w:val="none" w:sz="0" w:space="0" w:color="auto"/>
        <w:right w:val="none" w:sz="0" w:space="0" w:color="auto"/>
      </w:divBdr>
    </w:div>
    <w:div w:id="1674843561">
      <w:bodyDiv w:val="1"/>
      <w:marLeft w:val="0"/>
      <w:marRight w:val="0"/>
      <w:marTop w:val="0"/>
      <w:marBottom w:val="0"/>
      <w:divBdr>
        <w:top w:val="none" w:sz="0" w:space="0" w:color="auto"/>
        <w:left w:val="none" w:sz="0" w:space="0" w:color="auto"/>
        <w:bottom w:val="none" w:sz="0" w:space="0" w:color="auto"/>
        <w:right w:val="none" w:sz="0" w:space="0" w:color="auto"/>
      </w:divBdr>
    </w:div>
    <w:div w:id="178588618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diagramData" Target="diagrams/data1.xm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quator-network.org/" TargetMode="External"/><Relationship Id="rId17"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are-statement.org/checklist" TargetMode="External"/><Relationship Id="rId5" Type="http://schemas.openxmlformats.org/officeDocument/2006/relationships/webSettings" Target="webSettings.xml"/><Relationship Id="rId15" Type="http://schemas.openxmlformats.org/officeDocument/2006/relationships/diagramQuickStyle" Target="diagrams/quickStyle1.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diagramLayout" Target="diagrams/layout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4D3AFDF-484C-BE4B-9774-C9F5F7D7E7E0}" type="doc">
      <dgm:prSet loTypeId="urn:microsoft.com/office/officeart/2005/8/layout/StepDownProcess" loCatId="" qsTypeId="urn:microsoft.com/office/officeart/2005/8/quickstyle/simple1" qsCatId="simple" csTypeId="urn:microsoft.com/office/officeart/2005/8/colors/accent1_2" csCatId="accent1" phldr="1"/>
      <dgm:spPr/>
      <dgm:t>
        <a:bodyPr/>
        <a:lstStyle/>
        <a:p>
          <a:endParaRPr lang="pt-BR"/>
        </a:p>
      </dgm:t>
    </dgm:pt>
    <dgm:pt modelId="{1DAF0831-AF38-EF42-8B20-6FD094624A85}">
      <dgm:prSet phldrT="[Texto]" custT="1"/>
      <dgm:spPr/>
      <dgm:t>
        <a:bodyPr/>
        <a:lstStyle/>
        <a:p>
          <a:r>
            <a:rPr lang="pt-BR" sz="1050"/>
            <a:t>Março/2015</a:t>
          </a:r>
        </a:p>
      </dgm:t>
    </dgm:pt>
    <dgm:pt modelId="{C3EA5D0E-BEF2-EB4E-9DBC-013CE0D94730}" type="parTrans" cxnId="{C58E68A6-6D0F-A447-A5E1-CC5F4844F56E}">
      <dgm:prSet/>
      <dgm:spPr/>
      <dgm:t>
        <a:bodyPr/>
        <a:lstStyle/>
        <a:p>
          <a:endParaRPr lang="pt-BR" sz="2400"/>
        </a:p>
      </dgm:t>
    </dgm:pt>
    <dgm:pt modelId="{55C71378-8951-874E-8F6B-19351995241D}" type="sibTrans" cxnId="{C58E68A6-6D0F-A447-A5E1-CC5F4844F56E}">
      <dgm:prSet/>
      <dgm:spPr/>
      <dgm:t>
        <a:bodyPr/>
        <a:lstStyle/>
        <a:p>
          <a:endParaRPr lang="pt-BR" sz="2400"/>
        </a:p>
      </dgm:t>
    </dgm:pt>
    <dgm:pt modelId="{63D25756-11D7-1D4C-B429-33192FFEF736}">
      <dgm:prSet phldrT="[Texto]" custT="1"/>
      <dgm:spPr/>
      <dgm:t>
        <a:bodyPr/>
        <a:lstStyle/>
        <a:p>
          <a:r>
            <a:rPr lang="pt-BR" sz="600"/>
            <a:t>Dor em V2</a:t>
          </a:r>
        </a:p>
      </dgm:t>
    </dgm:pt>
    <dgm:pt modelId="{B2410FE3-E3D4-2741-8748-A1BA2FAF663A}" type="parTrans" cxnId="{816B9149-B997-A64A-91E1-1F64B1A34C6F}">
      <dgm:prSet/>
      <dgm:spPr/>
      <dgm:t>
        <a:bodyPr/>
        <a:lstStyle/>
        <a:p>
          <a:endParaRPr lang="pt-BR" sz="2400"/>
        </a:p>
      </dgm:t>
    </dgm:pt>
    <dgm:pt modelId="{C7F0FD67-60D4-9349-8C1C-2189F1BCC1FB}" type="sibTrans" cxnId="{816B9149-B997-A64A-91E1-1F64B1A34C6F}">
      <dgm:prSet/>
      <dgm:spPr/>
      <dgm:t>
        <a:bodyPr/>
        <a:lstStyle/>
        <a:p>
          <a:endParaRPr lang="pt-BR" sz="2400"/>
        </a:p>
      </dgm:t>
    </dgm:pt>
    <dgm:pt modelId="{ECE507A0-532C-E24F-9332-5D73938F94E2}">
      <dgm:prSet phldrT="[Texto]" custT="1"/>
      <dgm:spPr/>
      <dgm:t>
        <a:bodyPr/>
        <a:lstStyle/>
        <a:p>
          <a:r>
            <a:rPr lang="pt-BR" sz="1050"/>
            <a:t>Setembro/2016</a:t>
          </a:r>
        </a:p>
      </dgm:t>
    </dgm:pt>
    <dgm:pt modelId="{6060C200-721A-7940-A3E0-D50ECED950D4}" type="parTrans" cxnId="{72026B72-02DF-7340-AE5B-07A28EC2C6FB}">
      <dgm:prSet/>
      <dgm:spPr/>
      <dgm:t>
        <a:bodyPr/>
        <a:lstStyle/>
        <a:p>
          <a:endParaRPr lang="pt-BR" sz="2400"/>
        </a:p>
      </dgm:t>
    </dgm:pt>
    <dgm:pt modelId="{EFED9E5E-B027-0B42-BC5F-4D2FCA672372}" type="sibTrans" cxnId="{72026B72-02DF-7340-AE5B-07A28EC2C6FB}">
      <dgm:prSet/>
      <dgm:spPr/>
      <dgm:t>
        <a:bodyPr/>
        <a:lstStyle/>
        <a:p>
          <a:endParaRPr lang="pt-BR" sz="2400"/>
        </a:p>
      </dgm:t>
    </dgm:pt>
    <dgm:pt modelId="{F139D971-FEC0-FD46-B274-ABA45FC5677D}">
      <dgm:prSet phldrT="[Texto]" custT="1"/>
      <dgm:spPr/>
      <dgm:t>
        <a:bodyPr/>
        <a:lstStyle/>
        <a:p>
          <a:r>
            <a:rPr lang="pt-BR" sz="600"/>
            <a:t>piora das crises</a:t>
          </a:r>
        </a:p>
      </dgm:t>
    </dgm:pt>
    <dgm:pt modelId="{C78D5DB4-0B6A-D04C-B270-64D186CF6217}" type="parTrans" cxnId="{FE2B391E-90B1-284B-B407-BB025B077132}">
      <dgm:prSet/>
      <dgm:spPr/>
      <dgm:t>
        <a:bodyPr/>
        <a:lstStyle/>
        <a:p>
          <a:endParaRPr lang="pt-BR" sz="2400"/>
        </a:p>
      </dgm:t>
    </dgm:pt>
    <dgm:pt modelId="{0C6BFEC7-2C1D-864E-855C-8FBF75F0DD81}" type="sibTrans" cxnId="{FE2B391E-90B1-284B-B407-BB025B077132}">
      <dgm:prSet/>
      <dgm:spPr/>
      <dgm:t>
        <a:bodyPr/>
        <a:lstStyle/>
        <a:p>
          <a:endParaRPr lang="pt-BR" sz="2400"/>
        </a:p>
      </dgm:t>
    </dgm:pt>
    <dgm:pt modelId="{0D9B736F-4DA4-FB46-948D-2B7005F81181}">
      <dgm:prSet phldrT="[Texto]" custT="1"/>
      <dgm:spPr/>
      <dgm:t>
        <a:bodyPr/>
        <a:lstStyle/>
        <a:p>
          <a:r>
            <a:rPr lang="pt-BR" sz="1050"/>
            <a:t>Setembro/2018</a:t>
          </a:r>
        </a:p>
      </dgm:t>
    </dgm:pt>
    <dgm:pt modelId="{95EF71F7-4489-DC45-AA4F-89B161AFEB5C}" type="parTrans" cxnId="{9711A4C5-DC6F-B34F-A676-F88D125FE0AF}">
      <dgm:prSet/>
      <dgm:spPr/>
      <dgm:t>
        <a:bodyPr/>
        <a:lstStyle/>
        <a:p>
          <a:endParaRPr lang="pt-BR" sz="2400"/>
        </a:p>
      </dgm:t>
    </dgm:pt>
    <dgm:pt modelId="{B0EAB2E8-DE9B-D746-8416-5A95207CF593}" type="sibTrans" cxnId="{9711A4C5-DC6F-B34F-A676-F88D125FE0AF}">
      <dgm:prSet/>
      <dgm:spPr/>
      <dgm:t>
        <a:bodyPr/>
        <a:lstStyle/>
        <a:p>
          <a:endParaRPr lang="pt-BR" sz="2400"/>
        </a:p>
      </dgm:t>
    </dgm:pt>
    <dgm:pt modelId="{455100B8-D2E8-7742-A3FE-90709B203CE7}">
      <dgm:prSet phldrT="[Texto]" custT="1"/>
      <dgm:spPr/>
      <dgm:t>
        <a:bodyPr/>
        <a:lstStyle/>
        <a:p>
          <a:r>
            <a:rPr lang="pt-BR" sz="700"/>
            <a:t>Indicado DVM, com recusa pela paciente</a:t>
          </a:r>
        </a:p>
      </dgm:t>
    </dgm:pt>
    <dgm:pt modelId="{D2CEADDF-B230-3843-B54D-A89E202648E1}" type="parTrans" cxnId="{3555F2E4-36D1-4046-815B-F977A91F850A}">
      <dgm:prSet/>
      <dgm:spPr/>
      <dgm:t>
        <a:bodyPr/>
        <a:lstStyle/>
        <a:p>
          <a:endParaRPr lang="pt-BR" sz="2400"/>
        </a:p>
      </dgm:t>
    </dgm:pt>
    <dgm:pt modelId="{1DC6DDDB-03A0-CC4C-9DDA-8EB9B23D976A}" type="sibTrans" cxnId="{3555F2E4-36D1-4046-815B-F977A91F850A}">
      <dgm:prSet/>
      <dgm:spPr/>
      <dgm:t>
        <a:bodyPr/>
        <a:lstStyle/>
        <a:p>
          <a:endParaRPr lang="pt-BR" sz="2400"/>
        </a:p>
      </dgm:t>
    </dgm:pt>
    <dgm:pt modelId="{2C3EAB1C-CF8D-7D4C-88C0-475C98CBACEC}">
      <dgm:prSet phldrT="[Texto]" custT="1"/>
      <dgm:spPr/>
      <dgm:t>
        <a:bodyPr/>
        <a:lstStyle/>
        <a:p>
          <a:r>
            <a:rPr lang="pt-BR" sz="600"/>
            <a:t>dentista, sem alteraçoes</a:t>
          </a:r>
        </a:p>
      </dgm:t>
    </dgm:pt>
    <dgm:pt modelId="{5C6FFADB-6140-4A48-B4C4-8CAC0C0EBABB}" type="parTrans" cxnId="{0E30D813-96F6-1E45-82D9-83DCB9B8524F}">
      <dgm:prSet/>
      <dgm:spPr/>
      <dgm:t>
        <a:bodyPr/>
        <a:lstStyle/>
        <a:p>
          <a:endParaRPr lang="pt-BR" sz="2400"/>
        </a:p>
      </dgm:t>
    </dgm:pt>
    <dgm:pt modelId="{7D752FC4-D41D-2B48-B7FC-487960B2B99A}" type="sibTrans" cxnId="{0E30D813-96F6-1E45-82D9-83DCB9B8524F}">
      <dgm:prSet/>
      <dgm:spPr/>
      <dgm:t>
        <a:bodyPr/>
        <a:lstStyle/>
        <a:p>
          <a:endParaRPr lang="pt-BR" sz="2400"/>
        </a:p>
      </dgm:t>
    </dgm:pt>
    <dgm:pt modelId="{D7FD71CA-7C9F-A74B-8584-A859CB76EE77}">
      <dgm:prSet phldrT="[Texto]" custT="1"/>
      <dgm:spPr/>
      <dgm:t>
        <a:bodyPr/>
        <a:lstStyle/>
        <a:p>
          <a:r>
            <a:rPr lang="pt-BR" sz="600"/>
            <a:t>medico generalista, solicitou RMC</a:t>
          </a:r>
        </a:p>
      </dgm:t>
    </dgm:pt>
    <dgm:pt modelId="{0D15EBFA-F247-434C-8C66-D2748A78609E}" type="parTrans" cxnId="{B018EAC9-CDFA-A446-A6B8-2D32E9506AF1}">
      <dgm:prSet/>
      <dgm:spPr/>
      <dgm:t>
        <a:bodyPr/>
        <a:lstStyle/>
        <a:p>
          <a:endParaRPr lang="pt-BR" sz="2400"/>
        </a:p>
      </dgm:t>
    </dgm:pt>
    <dgm:pt modelId="{7A8ACDC9-AA88-784A-9BBD-6394BE2DE766}" type="sibTrans" cxnId="{B018EAC9-CDFA-A446-A6B8-2D32E9506AF1}">
      <dgm:prSet/>
      <dgm:spPr/>
      <dgm:t>
        <a:bodyPr/>
        <a:lstStyle/>
        <a:p>
          <a:endParaRPr lang="pt-BR" sz="2400"/>
        </a:p>
      </dgm:t>
    </dgm:pt>
    <dgm:pt modelId="{F45B73B0-E7CE-F247-8807-72055C83B1A7}">
      <dgm:prSet phldrT="[Texto]" custT="1"/>
      <dgm:spPr/>
      <dgm:t>
        <a:bodyPr/>
        <a:lstStyle/>
        <a:p>
          <a:r>
            <a:rPr lang="pt-BR" sz="600"/>
            <a:t>TRATAMENTO AINES E ANALGÉSICOS POR 1 ANO</a:t>
          </a:r>
        </a:p>
      </dgm:t>
    </dgm:pt>
    <dgm:pt modelId="{40B28E1C-CD36-804F-8DFF-05FD478E212D}" type="parTrans" cxnId="{AC9AFBB9-6631-D545-930E-9859BCEB78E4}">
      <dgm:prSet/>
      <dgm:spPr/>
      <dgm:t>
        <a:bodyPr/>
        <a:lstStyle/>
        <a:p>
          <a:endParaRPr lang="pt-BR" sz="2400"/>
        </a:p>
      </dgm:t>
    </dgm:pt>
    <dgm:pt modelId="{08EC29B4-C90A-BD41-A8F3-11FDF3151851}" type="sibTrans" cxnId="{AC9AFBB9-6631-D545-930E-9859BCEB78E4}">
      <dgm:prSet/>
      <dgm:spPr/>
      <dgm:t>
        <a:bodyPr/>
        <a:lstStyle/>
        <a:p>
          <a:endParaRPr lang="pt-BR" sz="2400"/>
        </a:p>
      </dgm:t>
    </dgm:pt>
    <dgm:pt modelId="{1A4126F6-F002-4646-B882-A6C5E6EEB733}">
      <dgm:prSet phldrT="[Texto]" custT="1"/>
      <dgm:spPr/>
      <dgm:t>
        <a:bodyPr/>
        <a:lstStyle/>
        <a:p>
          <a:r>
            <a:rPr lang="pt-BR" sz="600"/>
            <a:t>Encaminhada ao Neurologista</a:t>
          </a:r>
        </a:p>
      </dgm:t>
    </dgm:pt>
    <dgm:pt modelId="{59157043-8303-664B-8711-E4A0C30D2394}" type="parTrans" cxnId="{ACA64FED-5C23-F649-8BF1-061894521885}">
      <dgm:prSet/>
      <dgm:spPr/>
      <dgm:t>
        <a:bodyPr/>
        <a:lstStyle/>
        <a:p>
          <a:endParaRPr lang="pt-BR" sz="2400"/>
        </a:p>
      </dgm:t>
    </dgm:pt>
    <dgm:pt modelId="{9DC75C72-F551-7C43-96C6-1C8BFDA0C0A5}" type="sibTrans" cxnId="{ACA64FED-5C23-F649-8BF1-061894521885}">
      <dgm:prSet/>
      <dgm:spPr/>
      <dgm:t>
        <a:bodyPr/>
        <a:lstStyle/>
        <a:p>
          <a:endParaRPr lang="pt-BR" sz="2400"/>
        </a:p>
      </dgm:t>
    </dgm:pt>
    <dgm:pt modelId="{4ADAF4B3-FD3B-0C43-BB3E-2444A8E8367E}">
      <dgm:prSet phldrT="[Texto]" custT="1"/>
      <dgm:spPr/>
      <dgm:t>
        <a:bodyPr/>
        <a:lstStyle/>
        <a:p>
          <a:r>
            <a:rPr lang="pt-BR" sz="600"/>
            <a:t>nova RMC e Angio RM</a:t>
          </a:r>
        </a:p>
      </dgm:t>
    </dgm:pt>
    <dgm:pt modelId="{D9301F12-049F-F949-975D-ADE3B45CE1E9}" type="parTrans" cxnId="{F6AF14F8-328A-DF44-9AB6-43D1DCC2F276}">
      <dgm:prSet/>
      <dgm:spPr/>
      <dgm:t>
        <a:bodyPr/>
        <a:lstStyle/>
        <a:p>
          <a:endParaRPr lang="pt-BR" sz="2400"/>
        </a:p>
      </dgm:t>
    </dgm:pt>
    <dgm:pt modelId="{627DA9A5-D036-6348-B881-2457F0590B0E}" type="sibTrans" cxnId="{F6AF14F8-328A-DF44-9AB6-43D1DCC2F276}">
      <dgm:prSet/>
      <dgm:spPr/>
      <dgm:t>
        <a:bodyPr/>
        <a:lstStyle/>
        <a:p>
          <a:endParaRPr lang="pt-BR" sz="2400"/>
        </a:p>
      </dgm:t>
    </dgm:pt>
    <dgm:pt modelId="{BE576A60-5007-A440-9741-4BEDF2859183}">
      <dgm:prSet phldrT="[Texto]" custT="1"/>
      <dgm:spPr/>
      <dgm:t>
        <a:bodyPr/>
        <a:lstStyle/>
        <a:p>
          <a:r>
            <a:rPr lang="pt-BR" sz="600"/>
            <a:t>TRATAMENTO CARBAMAZEPINA</a:t>
          </a:r>
        </a:p>
      </dgm:t>
    </dgm:pt>
    <dgm:pt modelId="{EC93B745-9F61-6A49-9131-594FCA93EEE8}" type="parTrans" cxnId="{F1922C70-1C81-B045-A17F-7B3A15BE7B9A}">
      <dgm:prSet/>
      <dgm:spPr/>
      <dgm:t>
        <a:bodyPr/>
        <a:lstStyle/>
        <a:p>
          <a:endParaRPr lang="pt-BR" sz="2400"/>
        </a:p>
      </dgm:t>
    </dgm:pt>
    <dgm:pt modelId="{943111DF-AD6F-B74C-9B9A-4655D2670B8E}" type="sibTrans" cxnId="{F1922C70-1C81-B045-A17F-7B3A15BE7B9A}">
      <dgm:prSet/>
      <dgm:spPr/>
      <dgm:t>
        <a:bodyPr/>
        <a:lstStyle/>
        <a:p>
          <a:endParaRPr lang="pt-BR" sz="2400"/>
        </a:p>
      </dgm:t>
    </dgm:pt>
    <dgm:pt modelId="{A6E5839C-B531-314E-8D7E-C5243BCC1AEF}">
      <dgm:prSet phldrT="[Texto]" custT="1"/>
      <dgm:spPr/>
      <dgm:t>
        <a:bodyPr/>
        <a:lstStyle/>
        <a:p>
          <a:r>
            <a:rPr lang="pt-BR" sz="1100"/>
            <a:t>Agosto/2019</a:t>
          </a:r>
        </a:p>
      </dgm:t>
    </dgm:pt>
    <dgm:pt modelId="{8C5EA5F5-B209-F74C-8943-4BBFCA404EA3}" type="parTrans" cxnId="{3EF659CB-370B-634C-A4F1-7C4A206B59A8}">
      <dgm:prSet/>
      <dgm:spPr/>
      <dgm:t>
        <a:bodyPr/>
        <a:lstStyle/>
        <a:p>
          <a:endParaRPr lang="pt-BR" sz="2400"/>
        </a:p>
      </dgm:t>
    </dgm:pt>
    <dgm:pt modelId="{B928C2EC-9981-8D4C-B147-FDD68FE4DA55}" type="sibTrans" cxnId="{3EF659CB-370B-634C-A4F1-7C4A206B59A8}">
      <dgm:prSet/>
      <dgm:spPr/>
      <dgm:t>
        <a:bodyPr/>
        <a:lstStyle/>
        <a:p>
          <a:endParaRPr lang="pt-BR" sz="2400"/>
        </a:p>
      </dgm:t>
    </dgm:pt>
    <dgm:pt modelId="{F5D6FB4D-F41B-2D40-B35D-5DFCCAF9DC29}">
      <dgm:prSet phldrT="[Texto]" custT="1"/>
      <dgm:spPr/>
      <dgm:t>
        <a:bodyPr/>
        <a:lstStyle/>
        <a:p>
          <a:r>
            <a:rPr lang="pt-BR" sz="700"/>
            <a:t>realizado RF</a:t>
          </a:r>
        </a:p>
      </dgm:t>
    </dgm:pt>
    <dgm:pt modelId="{943035A6-D268-C149-842B-7F751158D3F9}" type="parTrans" cxnId="{BCA577F2-E4DD-2C4F-9F5B-1CE31615FC43}">
      <dgm:prSet/>
      <dgm:spPr/>
      <dgm:t>
        <a:bodyPr/>
        <a:lstStyle/>
        <a:p>
          <a:endParaRPr lang="pt-BR" sz="2400"/>
        </a:p>
      </dgm:t>
    </dgm:pt>
    <dgm:pt modelId="{7169BF99-FD64-DF42-BF26-F3BC086E7ECB}" type="sibTrans" cxnId="{BCA577F2-E4DD-2C4F-9F5B-1CE31615FC43}">
      <dgm:prSet/>
      <dgm:spPr/>
      <dgm:t>
        <a:bodyPr/>
        <a:lstStyle/>
        <a:p>
          <a:endParaRPr lang="pt-BR" sz="2400"/>
        </a:p>
      </dgm:t>
    </dgm:pt>
    <dgm:pt modelId="{262E37E2-9C98-4141-9B41-58AC7951BF85}">
      <dgm:prSet phldrT="[Texto]" custT="1"/>
      <dgm:spPr/>
      <dgm:t>
        <a:bodyPr/>
        <a:lstStyle/>
        <a:p>
          <a:r>
            <a:rPr lang="pt-BR" sz="700"/>
            <a:t>Apresentou hipoestesia importante após a RF</a:t>
          </a:r>
        </a:p>
      </dgm:t>
    </dgm:pt>
    <dgm:pt modelId="{C4C0D068-C890-8F42-9F0A-D1E903367784}" type="parTrans" cxnId="{2FCA8B8A-73DD-5C47-8C2C-0C8BFA38946A}">
      <dgm:prSet/>
      <dgm:spPr/>
      <dgm:t>
        <a:bodyPr/>
        <a:lstStyle/>
        <a:p>
          <a:endParaRPr lang="pt-BR" sz="2400"/>
        </a:p>
      </dgm:t>
    </dgm:pt>
    <dgm:pt modelId="{22184872-690E-3144-ADAF-5AF5262CDD2E}" type="sibTrans" cxnId="{2FCA8B8A-73DD-5C47-8C2C-0C8BFA38946A}">
      <dgm:prSet/>
      <dgm:spPr/>
      <dgm:t>
        <a:bodyPr/>
        <a:lstStyle/>
        <a:p>
          <a:endParaRPr lang="pt-BR" sz="2400"/>
        </a:p>
      </dgm:t>
    </dgm:pt>
    <dgm:pt modelId="{8E707CDA-F2C9-4140-B25C-9519C0179306}">
      <dgm:prSet phldrT="[Texto]" custT="1"/>
      <dgm:spPr/>
      <dgm:t>
        <a:bodyPr/>
        <a:lstStyle/>
        <a:p>
          <a:r>
            <a:rPr lang="pt-BR" sz="700"/>
            <a:t>Dor em V3</a:t>
          </a:r>
        </a:p>
      </dgm:t>
    </dgm:pt>
    <dgm:pt modelId="{FD8F59FF-420F-DC43-BAFE-43BA76766D14}" type="parTrans" cxnId="{EE32580B-C55C-2B4D-9F11-E73A38B9254E}">
      <dgm:prSet/>
      <dgm:spPr/>
      <dgm:t>
        <a:bodyPr/>
        <a:lstStyle/>
        <a:p>
          <a:endParaRPr lang="pt-BR" sz="2400"/>
        </a:p>
      </dgm:t>
    </dgm:pt>
    <dgm:pt modelId="{66CAC2B1-948F-D04C-A531-99C5981EA880}" type="sibTrans" cxnId="{EE32580B-C55C-2B4D-9F11-E73A38B9254E}">
      <dgm:prSet/>
      <dgm:spPr/>
      <dgm:t>
        <a:bodyPr/>
        <a:lstStyle/>
        <a:p>
          <a:endParaRPr lang="pt-BR" sz="2400"/>
        </a:p>
      </dgm:t>
    </dgm:pt>
    <dgm:pt modelId="{368BA43B-2341-B44F-9C4C-E043765D598F}">
      <dgm:prSet phldrT="[Texto]" custT="1"/>
      <dgm:spPr/>
      <dgm:t>
        <a:bodyPr/>
        <a:lstStyle/>
        <a:p>
          <a:r>
            <a:rPr lang="pt-BR" sz="700"/>
            <a:t>indicada nova RF, com recusa pela paciente</a:t>
          </a:r>
        </a:p>
      </dgm:t>
    </dgm:pt>
    <dgm:pt modelId="{6D8B9B87-A7E1-524A-BAE8-9BD351B6532F}" type="parTrans" cxnId="{C215E779-542C-D142-8527-E0E81C08E9C0}">
      <dgm:prSet/>
      <dgm:spPr/>
      <dgm:t>
        <a:bodyPr/>
        <a:lstStyle/>
        <a:p>
          <a:endParaRPr lang="pt-BR" sz="2400"/>
        </a:p>
      </dgm:t>
    </dgm:pt>
    <dgm:pt modelId="{3C306943-8244-BE41-9090-A591161A3CCA}" type="sibTrans" cxnId="{C215E779-542C-D142-8527-E0E81C08E9C0}">
      <dgm:prSet/>
      <dgm:spPr/>
      <dgm:t>
        <a:bodyPr/>
        <a:lstStyle/>
        <a:p>
          <a:endParaRPr lang="pt-BR" sz="2400"/>
        </a:p>
      </dgm:t>
    </dgm:pt>
    <dgm:pt modelId="{5181D051-E211-7247-B972-FFBE9BD39271}">
      <dgm:prSet phldrT="[Texto]" custT="1"/>
      <dgm:spPr/>
      <dgm:t>
        <a:bodyPr/>
        <a:lstStyle/>
        <a:p>
          <a:r>
            <a:rPr lang="pt-BR" sz="700"/>
            <a:t>Iniciado tratamento Pregabalina, Feintoína, lamotrigina e outras medidas</a:t>
          </a:r>
        </a:p>
      </dgm:t>
    </dgm:pt>
    <dgm:pt modelId="{E6488B84-3341-3446-B46A-148D523D800E}" type="parTrans" cxnId="{975D6814-F0D4-B249-9D93-7B60A282EDA7}">
      <dgm:prSet/>
      <dgm:spPr/>
      <dgm:t>
        <a:bodyPr/>
        <a:lstStyle/>
        <a:p>
          <a:endParaRPr lang="pt-BR" sz="2400"/>
        </a:p>
      </dgm:t>
    </dgm:pt>
    <dgm:pt modelId="{500704F8-E0CC-DA4A-8418-9283B8B5D320}" type="sibTrans" cxnId="{975D6814-F0D4-B249-9D93-7B60A282EDA7}">
      <dgm:prSet/>
      <dgm:spPr/>
      <dgm:t>
        <a:bodyPr/>
        <a:lstStyle/>
        <a:p>
          <a:endParaRPr lang="pt-BR" sz="2400"/>
        </a:p>
      </dgm:t>
    </dgm:pt>
    <dgm:pt modelId="{4D547A2A-7996-FA4C-B9BF-0693614EA7AA}">
      <dgm:prSet phldrT="[Texto]" custT="1"/>
      <dgm:spPr/>
      <dgm:t>
        <a:bodyPr/>
        <a:lstStyle/>
        <a:p>
          <a:r>
            <a:rPr lang="pt-BR" sz="700"/>
            <a:t>melhoria total da dor em 60 dias, redução das medicações por  6 meses</a:t>
          </a:r>
          <a:endParaRPr lang="pt-BR" sz="1100"/>
        </a:p>
      </dgm:t>
    </dgm:pt>
    <dgm:pt modelId="{65665701-9149-9F4F-84B8-B01E6F6C4BE4}" type="parTrans" cxnId="{54EFAD61-53D8-7B4F-9B0B-7E12ED998CAA}">
      <dgm:prSet/>
      <dgm:spPr/>
      <dgm:t>
        <a:bodyPr/>
        <a:lstStyle/>
        <a:p>
          <a:endParaRPr lang="pt-BR" sz="2400"/>
        </a:p>
      </dgm:t>
    </dgm:pt>
    <dgm:pt modelId="{2BC7FAFD-5EAA-2F45-8BD8-E6D51EC52109}" type="sibTrans" cxnId="{54EFAD61-53D8-7B4F-9B0B-7E12ED998CAA}">
      <dgm:prSet/>
      <dgm:spPr/>
      <dgm:t>
        <a:bodyPr/>
        <a:lstStyle/>
        <a:p>
          <a:endParaRPr lang="pt-BR" sz="2400"/>
        </a:p>
      </dgm:t>
    </dgm:pt>
    <dgm:pt modelId="{5198F48C-B65E-3F4E-832A-4C56AA1627F6}">
      <dgm:prSet custT="1"/>
      <dgm:spPr/>
      <dgm:t>
        <a:bodyPr/>
        <a:lstStyle/>
        <a:p>
          <a:r>
            <a:rPr lang="pt-BR" sz="1050"/>
            <a:t>Agosto 2021</a:t>
          </a:r>
        </a:p>
      </dgm:t>
    </dgm:pt>
    <dgm:pt modelId="{91148A77-5A46-394C-BD96-AD6585A1570C}" type="parTrans" cxnId="{1F9859CE-993E-5C4F-A1A1-4927B2748F99}">
      <dgm:prSet/>
      <dgm:spPr/>
      <dgm:t>
        <a:bodyPr/>
        <a:lstStyle/>
        <a:p>
          <a:endParaRPr lang="pt-BR" sz="2400"/>
        </a:p>
      </dgm:t>
    </dgm:pt>
    <dgm:pt modelId="{393CA33A-F0CD-BB42-A7EE-0F876548DC92}" type="sibTrans" cxnId="{1F9859CE-993E-5C4F-A1A1-4927B2748F99}">
      <dgm:prSet/>
      <dgm:spPr/>
      <dgm:t>
        <a:bodyPr/>
        <a:lstStyle/>
        <a:p>
          <a:endParaRPr lang="pt-BR" sz="2400"/>
        </a:p>
      </dgm:t>
    </dgm:pt>
    <dgm:pt modelId="{DEB64AE8-BE76-6348-A97B-DCB28F50483B}">
      <dgm:prSet custT="1"/>
      <dgm:spPr/>
      <dgm:t>
        <a:bodyPr/>
        <a:lstStyle/>
        <a:p>
          <a:r>
            <a:rPr lang="pt-BR" sz="700"/>
            <a:t>Acompanhamento 2 anos sem crises, sendo 1 ano e 6 meses sem medicações</a:t>
          </a:r>
        </a:p>
      </dgm:t>
    </dgm:pt>
    <dgm:pt modelId="{7F41FF69-34FA-8944-8D79-0F19D77B0D68}" type="parTrans" cxnId="{2C986E68-0A19-2644-ACEB-FDE67DC0D895}">
      <dgm:prSet/>
      <dgm:spPr/>
      <dgm:t>
        <a:bodyPr/>
        <a:lstStyle/>
        <a:p>
          <a:endParaRPr lang="pt-BR" sz="2400"/>
        </a:p>
      </dgm:t>
    </dgm:pt>
    <dgm:pt modelId="{6288C3EA-FAFA-BC44-9E29-CEBDB9F239C0}" type="sibTrans" cxnId="{2C986E68-0A19-2644-ACEB-FDE67DC0D895}">
      <dgm:prSet/>
      <dgm:spPr/>
      <dgm:t>
        <a:bodyPr/>
        <a:lstStyle/>
        <a:p>
          <a:endParaRPr lang="pt-BR" sz="2400"/>
        </a:p>
      </dgm:t>
    </dgm:pt>
    <dgm:pt modelId="{416ECC75-4AED-2E42-8911-25E30DFE1FE7}">
      <dgm:prSet custT="1"/>
      <dgm:spPr/>
      <dgm:t>
        <a:bodyPr/>
        <a:lstStyle/>
        <a:p>
          <a:r>
            <a:rPr lang="pt-BR" sz="700"/>
            <a:t>Paciente descreve medo e angústia de ter nova crise</a:t>
          </a:r>
        </a:p>
      </dgm:t>
    </dgm:pt>
    <dgm:pt modelId="{EE3EF06A-3C90-DE45-9C50-760AB46CC059}" type="parTrans" cxnId="{C42665DC-7F63-3644-AE28-518E6F2013E1}">
      <dgm:prSet/>
      <dgm:spPr/>
      <dgm:t>
        <a:bodyPr/>
        <a:lstStyle/>
        <a:p>
          <a:endParaRPr lang="pt-BR" sz="2400"/>
        </a:p>
      </dgm:t>
    </dgm:pt>
    <dgm:pt modelId="{1A59157D-0172-7B49-ABD9-D62DA339C7A6}" type="sibTrans" cxnId="{C42665DC-7F63-3644-AE28-518E6F2013E1}">
      <dgm:prSet/>
      <dgm:spPr/>
      <dgm:t>
        <a:bodyPr/>
        <a:lstStyle/>
        <a:p>
          <a:endParaRPr lang="pt-BR" sz="2400"/>
        </a:p>
      </dgm:t>
    </dgm:pt>
    <dgm:pt modelId="{4E4A935F-93AD-0243-9B81-B25B0BDB02F5}">
      <dgm:prSet custT="1"/>
      <dgm:spPr/>
      <dgm:t>
        <a:bodyPr/>
        <a:lstStyle/>
        <a:p>
          <a:r>
            <a:rPr lang="pt-BR" sz="700"/>
            <a:t>Acompanhamento psicológico no periodo</a:t>
          </a:r>
        </a:p>
      </dgm:t>
    </dgm:pt>
    <dgm:pt modelId="{7E412653-E32F-9F44-9311-F3ED84E082E2}" type="parTrans" cxnId="{396E630A-5945-5646-9A13-F12E61938D4A}">
      <dgm:prSet/>
      <dgm:spPr/>
      <dgm:t>
        <a:bodyPr/>
        <a:lstStyle/>
        <a:p>
          <a:endParaRPr lang="pt-BR" sz="2400"/>
        </a:p>
      </dgm:t>
    </dgm:pt>
    <dgm:pt modelId="{8CBD8AAC-1D16-9048-B87B-A5301A569CEC}" type="sibTrans" cxnId="{396E630A-5945-5646-9A13-F12E61938D4A}">
      <dgm:prSet/>
      <dgm:spPr/>
      <dgm:t>
        <a:bodyPr/>
        <a:lstStyle/>
        <a:p>
          <a:endParaRPr lang="pt-BR" sz="2400"/>
        </a:p>
      </dgm:t>
    </dgm:pt>
    <dgm:pt modelId="{E6BB89C3-23B8-A94B-A3D0-290FDDD23F52}">
      <dgm:prSet phldrT="[Texto]" custT="1"/>
      <dgm:spPr/>
      <dgm:t>
        <a:bodyPr/>
        <a:lstStyle/>
        <a:p>
          <a:endParaRPr lang="pt-BR" sz="700"/>
        </a:p>
        <a:p>
          <a:endParaRPr lang="pt-BR" sz="1100"/>
        </a:p>
      </dgm:t>
    </dgm:pt>
    <dgm:pt modelId="{16C9407A-2F2D-F445-AB34-6F51AC4922B0}" type="parTrans" cxnId="{2561410E-6EAA-E84C-8E3F-8EEA33A700DA}">
      <dgm:prSet/>
      <dgm:spPr/>
      <dgm:t>
        <a:bodyPr/>
        <a:lstStyle/>
        <a:p>
          <a:endParaRPr lang="pt-BR" sz="2400"/>
        </a:p>
      </dgm:t>
    </dgm:pt>
    <dgm:pt modelId="{4AB795EA-CE10-474C-8302-7FF4D4BFABC2}" type="sibTrans" cxnId="{2561410E-6EAA-E84C-8E3F-8EEA33A700DA}">
      <dgm:prSet/>
      <dgm:spPr/>
      <dgm:t>
        <a:bodyPr/>
        <a:lstStyle/>
        <a:p>
          <a:endParaRPr lang="pt-BR" sz="2400"/>
        </a:p>
      </dgm:t>
    </dgm:pt>
    <dgm:pt modelId="{957588E2-E68A-A740-B3DC-941646D341F3}" type="pres">
      <dgm:prSet presAssocID="{B4D3AFDF-484C-BE4B-9774-C9F5F7D7E7E0}" presName="rootnode" presStyleCnt="0">
        <dgm:presLayoutVars>
          <dgm:chMax/>
          <dgm:chPref/>
          <dgm:dir/>
          <dgm:animLvl val="lvl"/>
        </dgm:presLayoutVars>
      </dgm:prSet>
      <dgm:spPr/>
    </dgm:pt>
    <dgm:pt modelId="{4B4BCB85-ED80-1B4E-ADE1-19376B1FF165}" type="pres">
      <dgm:prSet presAssocID="{1DAF0831-AF38-EF42-8B20-6FD094624A85}" presName="composite" presStyleCnt="0"/>
      <dgm:spPr/>
    </dgm:pt>
    <dgm:pt modelId="{38BD5BE5-F443-0847-82BE-2AADF97E19A0}" type="pres">
      <dgm:prSet presAssocID="{1DAF0831-AF38-EF42-8B20-6FD094624A85}" presName="bentUpArrow1" presStyleLbl="alignImgPlace1" presStyleIdx="0" presStyleCnt="4"/>
      <dgm:spPr/>
    </dgm:pt>
    <dgm:pt modelId="{2405EE70-A241-9046-9F24-692A89DF3FB0}" type="pres">
      <dgm:prSet presAssocID="{1DAF0831-AF38-EF42-8B20-6FD094624A85}" presName="ParentText" presStyleLbl="node1" presStyleIdx="0" presStyleCnt="5" custScaleY="54157">
        <dgm:presLayoutVars>
          <dgm:chMax val="1"/>
          <dgm:chPref val="1"/>
          <dgm:bulletEnabled val="1"/>
        </dgm:presLayoutVars>
      </dgm:prSet>
      <dgm:spPr/>
    </dgm:pt>
    <dgm:pt modelId="{24D1923A-6829-7241-83D3-AC95E2541569}" type="pres">
      <dgm:prSet presAssocID="{1DAF0831-AF38-EF42-8B20-6FD094624A85}" presName="ChildText" presStyleLbl="revTx" presStyleIdx="0" presStyleCnt="5">
        <dgm:presLayoutVars>
          <dgm:chMax val="0"/>
          <dgm:chPref val="0"/>
          <dgm:bulletEnabled val="1"/>
        </dgm:presLayoutVars>
      </dgm:prSet>
      <dgm:spPr/>
    </dgm:pt>
    <dgm:pt modelId="{CA92520F-ABC0-004A-8B52-C806CBAD0179}" type="pres">
      <dgm:prSet presAssocID="{55C71378-8951-874E-8F6B-19351995241D}" presName="sibTrans" presStyleCnt="0"/>
      <dgm:spPr/>
    </dgm:pt>
    <dgm:pt modelId="{A7E44172-BA0B-7E4B-9B49-65B7ACD36083}" type="pres">
      <dgm:prSet presAssocID="{ECE507A0-532C-E24F-9332-5D73938F94E2}" presName="composite" presStyleCnt="0"/>
      <dgm:spPr/>
    </dgm:pt>
    <dgm:pt modelId="{D3341831-20A1-6F49-BAA9-35D6441276CD}" type="pres">
      <dgm:prSet presAssocID="{ECE507A0-532C-E24F-9332-5D73938F94E2}" presName="bentUpArrow1" presStyleLbl="alignImgPlace1" presStyleIdx="1" presStyleCnt="4"/>
      <dgm:spPr/>
    </dgm:pt>
    <dgm:pt modelId="{A909A68C-E791-FB4C-B3F0-A7DD45039A29}" type="pres">
      <dgm:prSet presAssocID="{ECE507A0-532C-E24F-9332-5D73938F94E2}" presName="ParentText" presStyleLbl="node1" presStyleIdx="1" presStyleCnt="5" custScaleY="61324">
        <dgm:presLayoutVars>
          <dgm:chMax val="1"/>
          <dgm:chPref val="1"/>
          <dgm:bulletEnabled val="1"/>
        </dgm:presLayoutVars>
      </dgm:prSet>
      <dgm:spPr/>
    </dgm:pt>
    <dgm:pt modelId="{27D25E51-D264-E640-8DBF-72F851E6192B}" type="pres">
      <dgm:prSet presAssocID="{ECE507A0-532C-E24F-9332-5D73938F94E2}" presName="ChildText" presStyleLbl="revTx" presStyleIdx="1" presStyleCnt="5">
        <dgm:presLayoutVars>
          <dgm:chMax val="0"/>
          <dgm:chPref val="0"/>
          <dgm:bulletEnabled val="1"/>
        </dgm:presLayoutVars>
      </dgm:prSet>
      <dgm:spPr/>
    </dgm:pt>
    <dgm:pt modelId="{C829274F-520A-6747-9111-E3C0F4026145}" type="pres">
      <dgm:prSet presAssocID="{EFED9E5E-B027-0B42-BC5F-4D2FCA672372}" presName="sibTrans" presStyleCnt="0"/>
      <dgm:spPr/>
    </dgm:pt>
    <dgm:pt modelId="{86967CC1-CEB7-BD42-BA68-A5A70D6D6A89}" type="pres">
      <dgm:prSet presAssocID="{0D9B736F-4DA4-FB46-948D-2B7005F81181}" presName="composite" presStyleCnt="0"/>
      <dgm:spPr/>
    </dgm:pt>
    <dgm:pt modelId="{B6D7F80B-0B3C-EA42-8C6C-9FDDB88FEE32}" type="pres">
      <dgm:prSet presAssocID="{0D9B736F-4DA4-FB46-948D-2B7005F81181}" presName="bentUpArrow1" presStyleLbl="alignImgPlace1" presStyleIdx="2" presStyleCnt="4"/>
      <dgm:spPr/>
    </dgm:pt>
    <dgm:pt modelId="{E4771296-EEC1-0949-8AFA-D53E1DE742AA}" type="pres">
      <dgm:prSet presAssocID="{0D9B736F-4DA4-FB46-948D-2B7005F81181}" presName="ParentText" presStyleLbl="node1" presStyleIdx="2" presStyleCnt="5" custScaleY="65025">
        <dgm:presLayoutVars>
          <dgm:chMax val="1"/>
          <dgm:chPref val="1"/>
          <dgm:bulletEnabled val="1"/>
        </dgm:presLayoutVars>
      </dgm:prSet>
      <dgm:spPr/>
    </dgm:pt>
    <dgm:pt modelId="{5C501A52-ED7D-DF4A-AD0D-B1C82F9612B1}" type="pres">
      <dgm:prSet presAssocID="{0D9B736F-4DA4-FB46-948D-2B7005F81181}" presName="ChildText" presStyleLbl="revTx" presStyleIdx="2" presStyleCnt="5">
        <dgm:presLayoutVars>
          <dgm:chMax val="0"/>
          <dgm:chPref val="0"/>
          <dgm:bulletEnabled val="1"/>
        </dgm:presLayoutVars>
      </dgm:prSet>
      <dgm:spPr/>
    </dgm:pt>
    <dgm:pt modelId="{9C2E5C62-2B13-CB49-BF97-053020C9BA90}" type="pres">
      <dgm:prSet presAssocID="{B0EAB2E8-DE9B-D746-8416-5A95207CF593}" presName="sibTrans" presStyleCnt="0"/>
      <dgm:spPr/>
    </dgm:pt>
    <dgm:pt modelId="{9C5DC75C-A43D-224A-A1AA-F8B14926F263}" type="pres">
      <dgm:prSet presAssocID="{A6E5839C-B531-314E-8D7E-C5243BCC1AEF}" presName="composite" presStyleCnt="0"/>
      <dgm:spPr/>
    </dgm:pt>
    <dgm:pt modelId="{AD59AA23-3630-A046-AEDD-9B644841B963}" type="pres">
      <dgm:prSet presAssocID="{A6E5839C-B531-314E-8D7E-C5243BCC1AEF}" presName="bentUpArrow1" presStyleLbl="alignImgPlace1" presStyleIdx="3" presStyleCnt="4"/>
      <dgm:spPr/>
    </dgm:pt>
    <dgm:pt modelId="{63A225AF-A580-5741-8F2B-AD445CD2F77D}" type="pres">
      <dgm:prSet presAssocID="{A6E5839C-B531-314E-8D7E-C5243BCC1AEF}" presName="ParentText" presStyleLbl="node1" presStyleIdx="3" presStyleCnt="5" custScaleY="56594" custLinFactNeighborX="-1316" custLinFactNeighborY="6911">
        <dgm:presLayoutVars>
          <dgm:chMax val="1"/>
          <dgm:chPref val="1"/>
          <dgm:bulletEnabled val="1"/>
        </dgm:presLayoutVars>
      </dgm:prSet>
      <dgm:spPr/>
    </dgm:pt>
    <dgm:pt modelId="{50AD8663-2BBF-0349-8B97-583332BCAC24}" type="pres">
      <dgm:prSet presAssocID="{A6E5839C-B531-314E-8D7E-C5243BCC1AEF}" presName="ChildText" presStyleLbl="revTx" presStyleIdx="3" presStyleCnt="5">
        <dgm:presLayoutVars>
          <dgm:chMax val="0"/>
          <dgm:chPref val="0"/>
          <dgm:bulletEnabled val="1"/>
        </dgm:presLayoutVars>
      </dgm:prSet>
      <dgm:spPr/>
    </dgm:pt>
    <dgm:pt modelId="{9BA0BC25-FCCA-BD4A-A47C-0966E5036DDE}" type="pres">
      <dgm:prSet presAssocID="{B928C2EC-9981-8D4C-B147-FDD68FE4DA55}" presName="sibTrans" presStyleCnt="0"/>
      <dgm:spPr/>
    </dgm:pt>
    <dgm:pt modelId="{74FD9AD7-982F-EA49-BE25-2BD2FDEBBF71}" type="pres">
      <dgm:prSet presAssocID="{5198F48C-B65E-3F4E-832A-4C56AA1627F6}" presName="composite" presStyleCnt="0"/>
      <dgm:spPr/>
    </dgm:pt>
    <dgm:pt modelId="{C19AB0C5-C235-CA4D-A7CC-2F4B8B6CEACB}" type="pres">
      <dgm:prSet presAssocID="{5198F48C-B65E-3F4E-832A-4C56AA1627F6}" presName="ParentText" presStyleLbl="node1" presStyleIdx="4" presStyleCnt="5" custScaleY="62788" custLinFactNeighborX="-1936" custLinFactNeighborY="30407">
        <dgm:presLayoutVars>
          <dgm:chMax val="1"/>
          <dgm:chPref val="1"/>
          <dgm:bulletEnabled val="1"/>
        </dgm:presLayoutVars>
      </dgm:prSet>
      <dgm:spPr/>
    </dgm:pt>
    <dgm:pt modelId="{1C8C6F38-5A4C-B545-A0B9-5908DE6A2E5A}" type="pres">
      <dgm:prSet presAssocID="{5198F48C-B65E-3F4E-832A-4C56AA1627F6}" presName="FinalChildText" presStyleLbl="revTx" presStyleIdx="4" presStyleCnt="5">
        <dgm:presLayoutVars>
          <dgm:chMax val="0"/>
          <dgm:chPref val="0"/>
          <dgm:bulletEnabled val="1"/>
        </dgm:presLayoutVars>
      </dgm:prSet>
      <dgm:spPr/>
    </dgm:pt>
  </dgm:ptLst>
  <dgm:cxnLst>
    <dgm:cxn modelId="{3D014D00-1F95-D743-A2B3-E65D1E44955E}" type="presOf" srcId="{B4D3AFDF-484C-BE4B-9774-C9F5F7D7E7E0}" destId="{957588E2-E68A-A740-B3DC-941646D341F3}" srcOrd="0" destOrd="0" presId="urn:microsoft.com/office/officeart/2005/8/layout/StepDownProcess"/>
    <dgm:cxn modelId="{1CBFC705-28A2-D24D-8AE2-CA39AD84E300}" type="presOf" srcId="{368BA43B-2341-B44F-9C4C-E043765D598F}" destId="{50AD8663-2BBF-0349-8B97-583332BCAC24}" srcOrd="0" destOrd="1" presId="urn:microsoft.com/office/officeart/2005/8/layout/StepDownProcess"/>
    <dgm:cxn modelId="{396E630A-5945-5646-9A13-F12E61938D4A}" srcId="{5198F48C-B65E-3F4E-832A-4C56AA1627F6}" destId="{4E4A935F-93AD-0243-9B81-B25B0BDB02F5}" srcOrd="2" destOrd="0" parTransId="{7E412653-E32F-9F44-9311-F3ED84E082E2}" sibTransId="{8CBD8AAC-1D16-9048-B87B-A5301A569CEC}"/>
    <dgm:cxn modelId="{EE32580B-C55C-2B4D-9F11-E73A38B9254E}" srcId="{A6E5839C-B531-314E-8D7E-C5243BCC1AEF}" destId="{8E707CDA-F2C9-4140-B25C-9519C0179306}" srcOrd="0" destOrd="0" parTransId="{FD8F59FF-420F-DC43-BAFE-43BA76766D14}" sibTransId="{66CAC2B1-948F-D04C-A531-99C5981EA880}"/>
    <dgm:cxn modelId="{2561410E-6EAA-E84C-8E3F-8EEA33A700DA}" srcId="{A6E5839C-B531-314E-8D7E-C5243BCC1AEF}" destId="{E6BB89C3-23B8-A94B-A3D0-290FDDD23F52}" srcOrd="4" destOrd="0" parTransId="{16C9407A-2F2D-F445-AB34-6F51AC4922B0}" sibTransId="{4AB795EA-CE10-474C-8302-7FF4D4BFABC2}"/>
    <dgm:cxn modelId="{8BDE4C11-B856-DB43-889A-0E960AA152F7}" type="presOf" srcId="{2C3EAB1C-CF8D-7D4C-88C0-475C98CBACEC}" destId="{24D1923A-6829-7241-83D3-AC95E2541569}" srcOrd="0" destOrd="1" presId="urn:microsoft.com/office/officeart/2005/8/layout/StepDownProcess"/>
    <dgm:cxn modelId="{693B8912-B2CF-554E-8DD0-364C996D16B5}" type="presOf" srcId="{1DAF0831-AF38-EF42-8B20-6FD094624A85}" destId="{2405EE70-A241-9046-9F24-692A89DF3FB0}" srcOrd="0" destOrd="0" presId="urn:microsoft.com/office/officeart/2005/8/layout/StepDownProcess"/>
    <dgm:cxn modelId="{0E30D813-96F6-1E45-82D9-83DCB9B8524F}" srcId="{1DAF0831-AF38-EF42-8B20-6FD094624A85}" destId="{2C3EAB1C-CF8D-7D4C-88C0-475C98CBACEC}" srcOrd="1" destOrd="0" parTransId="{5C6FFADB-6140-4A48-B4C4-8CAC0C0EBABB}" sibTransId="{7D752FC4-D41D-2B48-B7FC-487960B2B99A}"/>
    <dgm:cxn modelId="{3BF4FA13-433E-C04D-9CF6-EA761716F32F}" type="presOf" srcId="{455100B8-D2E8-7742-A3FE-90709B203CE7}" destId="{5C501A52-ED7D-DF4A-AD0D-B1C82F9612B1}" srcOrd="0" destOrd="0" presId="urn:microsoft.com/office/officeart/2005/8/layout/StepDownProcess"/>
    <dgm:cxn modelId="{975D6814-F0D4-B249-9D93-7B60A282EDA7}" srcId="{A6E5839C-B531-314E-8D7E-C5243BCC1AEF}" destId="{5181D051-E211-7247-B972-FFBE9BD39271}" srcOrd="2" destOrd="0" parTransId="{E6488B84-3341-3446-B46A-148D523D800E}" sibTransId="{500704F8-E0CC-DA4A-8418-9283B8B5D320}"/>
    <dgm:cxn modelId="{0F48AE14-F5A3-2D4E-AEA9-71F93E1D9B4C}" type="presOf" srcId="{ECE507A0-532C-E24F-9332-5D73938F94E2}" destId="{A909A68C-E791-FB4C-B3F0-A7DD45039A29}" srcOrd="0" destOrd="0" presId="urn:microsoft.com/office/officeart/2005/8/layout/StepDownProcess"/>
    <dgm:cxn modelId="{FE2B391E-90B1-284B-B407-BB025B077132}" srcId="{ECE507A0-532C-E24F-9332-5D73938F94E2}" destId="{F139D971-FEC0-FD46-B274-ABA45FC5677D}" srcOrd="0" destOrd="0" parTransId="{C78D5DB4-0B6A-D04C-B270-64D186CF6217}" sibTransId="{0C6BFEC7-2C1D-864E-855C-8FBF75F0DD81}"/>
    <dgm:cxn modelId="{91972C36-A3FC-764D-9084-7BA9261A996C}" type="presOf" srcId="{262E37E2-9C98-4141-9B41-58AC7951BF85}" destId="{5C501A52-ED7D-DF4A-AD0D-B1C82F9612B1}" srcOrd="0" destOrd="2" presId="urn:microsoft.com/office/officeart/2005/8/layout/StepDownProcess"/>
    <dgm:cxn modelId="{2F02F438-E3DE-E84D-8BB8-04764F3CB37C}" type="presOf" srcId="{5181D051-E211-7247-B972-FFBE9BD39271}" destId="{50AD8663-2BBF-0349-8B97-583332BCAC24}" srcOrd="0" destOrd="2" presId="urn:microsoft.com/office/officeart/2005/8/layout/StepDownProcess"/>
    <dgm:cxn modelId="{832ED33D-5E47-4647-A098-FAACD4A9908C}" type="presOf" srcId="{0D9B736F-4DA4-FB46-948D-2B7005F81181}" destId="{E4771296-EEC1-0949-8AFA-D53E1DE742AA}" srcOrd="0" destOrd="0" presId="urn:microsoft.com/office/officeart/2005/8/layout/StepDownProcess"/>
    <dgm:cxn modelId="{5F64475E-B4E3-C24C-91F9-C99F97700190}" type="presOf" srcId="{D7FD71CA-7C9F-A74B-8584-A859CB76EE77}" destId="{24D1923A-6829-7241-83D3-AC95E2541569}" srcOrd="0" destOrd="2" presId="urn:microsoft.com/office/officeart/2005/8/layout/StepDownProcess"/>
    <dgm:cxn modelId="{54EFAD61-53D8-7B4F-9B0B-7E12ED998CAA}" srcId="{A6E5839C-B531-314E-8D7E-C5243BCC1AEF}" destId="{4D547A2A-7996-FA4C-B9BF-0693614EA7AA}" srcOrd="3" destOrd="0" parTransId="{65665701-9149-9F4F-84B8-B01E6F6C4BE4}" sibTransId="{2BC7FAFD-5EAA-2F45-8BD8-E6D51EC52109}"/>
    <dgm:cxn modelId="{9B69C266-DFEE-3146-B58D-0C7DC5007701}" type="presOf" srcId="{416ECC75-4AED-2E42-8911-25E30DFE1FE7}" destId="{1C8C6F38-5A4C-B545-A0B9-5908DE6A2E5A}" srcOrd="0" destOrd="1" presId="urn:microsoft.com/office/officeart/2005/8/layout/StepDownProcess"/>
    <dgm:cxn modelId="{2C986E68-0A19-2644-ACEB-FDE67DC0D895}" srcId="{5198F48C-B65E-3F4E-832A-4C56AA1627F6}" destId="{DEB64AE8-BE76-6348-A97B-DCB28F50483B}" srcOrd="0" destOrd="0" parTransId="{7F41FF69-34FA-8944-8D79-0F19D77B0D68}" sibTransId="{6288C3EA-FAFA-BC44-9E29-CEBDB9F239C0}"/>
    <dgm:cxn modelId="{816B9149-B997-A64A-91E1-1F64B1A34C6F}" srcId="{1DAF0831-AF38-EF42-8B20-6FD094624A85}" destId="{63D25756-11D7-1D4C-B429-33192FFEF736}" srcOrd="0" destOrd="0" parTransId="{B2410FE3-E3D4-2741-8748-A1BA2FAF663A}" sibTransId="{C7F0FD67-60D4-9349-8C1C-2189F1BCC1FB}"/>
    <dgm:cxn modelId="{22559A6B-7C95-354D-9B62-27E85F8ADEC3}" type="presOf" srcId="{F139D971-FEC0-FD46-B274-ABA45FC5677D}" destId="{27D25E51-D264-E640-8DBF-72F851E6192B}" srcOrd="0" destOrd="0" presId="urn:microsoft.com/office/officeart/2005/8/layout/StepDownProcess"/>
    <dgm:cxn modelId="{ECB39E4C-4EAE-0D41-BD71-0C8FECAE2414}" type="presOf" srcId="{F5D6FB4D-F41B-2D40-B35D-5DFCCAF9DC29}" destId="{5C501A52-ED7D-DF4A-AD0D-B1C82F9612B1}" srcOrd="0" destOrd="1" presId="urn:microsoft.com/office/officeart/2005/8/layout/StepDownProcess"/>
    <dgm:cxn modelId="{03B6B54C-2B10-2E4C-A419-63EB8413B985}" type="presOf" srcId="{BE576A60-5007-A440-9741-4BEDF2859183}" destId="{27D25E51-D264-E640-8DBF-72F851E6192B}" srcOrd="0" destOrd="3" presId="urn:microsoft.com/office/officeart/2005/8/layout/StepDownProcess"/>
    <dgm:cxn modelId="{F1922C70-1C81-B045-A17F-7B3A15BE7B9A}" srcId="{ECE507A0-532C-E24F-9332-5D73938F94E2}" destId="{BE576A60-5007-A440-9741-4BEDF2859183}" srcOrd="3" destOrd="0" parTransId="{EC93B745-9F61-6A49-9131-594FCA93EEE8}" sibTransId="{943111DF-AD6F-B74C-9B9A-4655D2670B8E}"/>
    <dgm:cxn modelId="{4E165170-3453-574A-859A-743E4877BD98}" type="presOf" srcId="{4D547A2A-7996-FA4C-B9BF-0693614EA7AA}" destId="{50AD8663-2BBF-0349-8B97-583332BCAC24}" srcOrd="0" destOrd="3" presId="urn:microsoft.com/office/officeart/2005/8/layout/StepDownProcess"/>
    <dgm:cxn modelId="{924F9F50-C48C-754F-94FE-5AF9B071F1CC}" type="presOf" srcId="{4ADAF4B3-FD3B-0C43-BB3E-2444A8E8367E}" destId="{27D25E51-D264-E640-8DBF-72F851E6192B}" srcOrd="0" destOrd="2" presId="urn:microsoft.com/office/officeart/2005/8/layout/StepDownProcess"/>
    <dgm:cxn modelId="{72026B72-02DF-7340-AE5B-07A28EC2C6FB}" srcId="{B4D3AFDF-484C-BE4B-9774-C9F5F7D7E7E0}" destId="{ECE507A0-532C-E24F-9332-5D73938F94E2}" srcOrd="1" destOrd="0" parTransId="{6060C200-721A-7940-A3E0-D50ECED950D4}" sibTransId="{EFED9E5E-B027-0B42-BC5F-4D2FCA672372}"/>
    <dgm:cxn modelId="{E1E41F73-F1FD-FA4D-8551-B4D1E54126F4}" type="presOf" srcId="{63D25756-11D7-1D4C-B429-33192FFEF736}" destId="{24D1923A-6829-7241-83D3-AC95E2541569}" srcOrd="0" destOrd="0" presId="urn:microsoft.com/office/officeart/2005/8/layout/StepDownProcess"/>
    <dgm:cxn modelId="{C215E779-542C-D142-8527-E0E81C08E9C0}" srcId="{A6E5839C-B531-314E-8D7E-C5243BCC1AEF}" destId="{368BA43B-2341-B44F-9C4C-E043765D598F}" srcOrd="1" destOrd="0" parTransId="{6D8B9B87-A7E1-524A-BAE8-9BD351B6532F}" sibTransId="{3C306943-8244-BE41-9090-A591161A3CCA}"/>
    <dgm:cxn modelId="{DE79517A-B598-E34B-AFE5-CFCEA46689F9}" type="presOf" srcId="{4E4A935F-93AD-0243-9B81-B25B0BDB02F5}" destId="{1C8C6F38-5A4C-B545-A0B9-5908DE6A2E5A}" srcOrd="0" destOrd="2" presId="urn:microsoft.com/office/officeart/2005/8/layout/StepDownProcess"/>
    <dgm:cxn modelId="{0FDD7F84-802D-4C4F-B409-5B04911C922E}" type="presOf" srcId="{DEB64AE8-BE76-6348-A97B-DCB28F50483B}" destId="{1C8C6F38-5A4C-B545-A0B9-5908DE6A2E5A}" srcOrd="0" destOrd="0" presId="urn:microsoft.com/office/officeart/2005/8/layout/StepDownProcess"/>
    <dgm:cxn modelId="{2FCA8B8A-73DD-5C47-8C2C-0C8BFA38946A}" srcId="{0D9B736F-4DA4-FB46-948D-2B7005F81181}" destId="{262E37E2-9C98-4141-9B41-58AC7951BF85}" srcOrd="2" destOrd="0" parTransId="{C4C0D068-C890-8F42-9F0A-D1E903367784}" sibTransId="{22184872-690E-3144-ADAF-5AF5262CDD2E}"/>
    <dgm:cxn modelId="{784E5D98-7905-4C4B-91AA-9D517BB2CFAA}" type="presOf" srcId="{1A4126F6-F002-4646-B882-A6C5E6EEB733}" destId="{27D25E51-D264-E640-8DBF-72F851E6192B}" srcOrd="0" destOrd="1" presId="urn:microsoft.com/office/officeart/2005/8/layout/StepDownProcess"/>
    <dgm:cxn modelId="{C58E68A6-6D0F-A447-A5E1-CC5F4844F56E}" srcId="{B4D3AFDF-484C-BE4B-9774-C9F5F7D7E7E0}" destId="{1DAF0831-AF38-EF42-8B20-6FD094624A85}" srcOrd="0" destOrd="0" parTransId="{C3EA5D0E-BEF2-EB4E-9DBC-013CE0D94730}" sibTransId="{55C71378-8951-874E-8F6B-19351995241D}"/>
    <dgm:cxn modelId="{482B37AD-F7F1-9341-B6E3-A294A40DF5E7}" type="presOf" srcId="{8E707CDA-F2C9-4140-B25C-9519C0179306}" destId="{50AD8663-2BBF-0349-8B97-583332BCAC24}" srcOrd="0" destOrd="0" presId="urn:microsoft.com/office/officeart/2005/8/layout/StepDownProcess"/>
    <dgm:cxn modelId="{AC9AFBB9-6631-D545-930E-9859BCEB78E4}" srcId="{1DAF0831-AF38-EF42-8B20-6FD094624A85}" destId="{F45B73B0-E7CE-F247-8807-72055C83B1A7}" srcOrd="3" destOrd="0" parTransId="{40B28E1C-CD36-804F-8DFF-05FD478E212D}" sibTransId="{08EC29B4-C90A-BD41-A8F3-11FDF3151851}"/>
    <dgm:cxn modelId="{9711A4C5-DC6F-B34F-A676-F88D125FE0AF}" srcId="{B4D3AFDF-484C-BE4B-9774-C9F5F7D7E7E0}" destId="{0D9B736F-4DA4-FB46-948D-2B7005F81181}" srcOrd="2" destOrd="0" parTransId="{95EF71F7-4489-DC45-AA4F-89B161AFEB5C}" sibTransId="{B0EAB2E8-DE9B-D746-8416-5A95207CF593}"/>
    <dgm:cxn modelId="{C40ADBC5-0C1A-2544-8635-E805EAD6B952}" type="presOf" srcId="{A6E5839C-B531-314E-8D7E-C5243BCC1AEF}" destId="{63A225AF-A580-5741-8F2B-AD445CD2F77D}" srcOrd="0" destOrd="0" presId="urn:microsoft.com/office/officeart/2005/8/layout/StepDownProcess"/>
    <dgm:cxn modelId="{22FAE5C7-51FF-F54B-A514-14C869EDB04A}" type="presOf" srcId="{5198F48C-B65E-3F4E-832A-4C56AA1627F6}" destId="{C19AB0C5-C235-CA4D-A7CC-2F4B8B6CEACB}" srcOrd="0" destOrd="0" presId="urn:microsoft.com/office/officeart/2005/8/layout/StepDownProcess"/>
    <dgm:cxn modelId="{B018EAC9-CDFA-A446-A6B8-2D32E9506AF1}" srcId="{1DAF0831-AF38-EF42-8B20-6FD094624A85}" destId="{D7FD71CA-7C9F-A74B-8584-A859CB76EE77}" srcOrd="2" destOrd="0" parTransId="{0D15EBFA-F247-434C-8C66-D2748A78609E}" sibTransId="{7A8ACDC9-AA88-784A-9BBD-6394BE2DE766}"/>
    <dgm:cxn modelId="{3EF659CB-370B-634C-A4F1-7C4A206B59A8}" srcId="{B4D3AFDF-484C-BE4B-9774-C9F5F7D7E7E0}" destId="{A6E5839C-B531-314E-8D7E-C5243BCC1AEF}" srcOrd="3" destOrd="0" parTransId="{8C5EA5F5-B209-F74C-8943-4BBFCA404EA3}" sibTransId="{B928C2EC-9981-8D4C-B147-FDD68FE4DA55}"/>
    <dgm:cxn modelId="{67E47DCC-AC8B-8B44-AC27-CF19B87CCAF0}" type="presOf" srcId="{F45B73B0-E7CE-F247-8807-72055C83B1A7}" destId="{24D1923A-6829-7241-83D3-AC95E2541569}" srcOrd="0" destOrd="3" presId="urn:microsoft.com/office/officeart/2005/8/layout/StepDownProcess"/>
    <dgm:cxn modelId="{1F9859CE-993E-5C4F-A1A1-4927B2748F99}" srcId="{B4D3AFDF-484C-BE4B-9774-C9F5F7D7E7E0}" destId="{5198F48C-B65E-3F4E-832A-4C56AA1627F6}" srcOrd="4" destOrd="0" parTransId="{91148A77-5A46-394C-BD96-AD6585A1570C}" sibTransId="{393CA33A-F0CD-BB42-A7EE-0F876548DC92}"/>
    <dgm:cxn modelId="{C42665DC-7F63-3644-AE28-518E6F2013E1}" srcId="{5198F48C-B65E-3F4E-832A-4C56AA1627F6}" destId="{416ECC75-4AED-2E42-8911-25E30DFE1FE7}" srcOrd="1" destOrd="0" parTransId="{EE3EF06A-3C90-DE45-9C50-760AB46CC059}" sibTransId="{1A59157D-0172-7B49-ABD9-D62DA339C7A6}"/>
    <dgm:cxn modelId="{3555F2E4-36D1-4046-815B-F977A91F850A}" srcId="{0D9B736F-4DA4-FB46-948D-2B7005F81181}" destId="{455100B8-D2E8-7742-A3FE-90709B203CE7}" srcOrd="0" destOrd="0" parTransId="{D2CEADDF-B230-3843-B54D-A89E202648E1}" sibTransId="{1DC6DDDB-03A0-CC4C-9DDA-8EB9B23D976A}"/>
    <dgm:cxn modelId="{ACA64FED-5C23-F649-8BF1-061894521885}" srcId="{ECE507A0-532C-E24F-9332-5D73938F94E2}" destId="{1A4126F6-F002-4646-B882-A6C5E6EEB733}" srcOrd="1" destOrd="0" parTransId="{59157043-8303-664B-8711-E4A0C30D2394}" sibTransId="{9DC75C72-F551-7C43-96C6-1C8BFDA0C0A5}"/>
    <dgm:cxn modelId="{1E137EED-4ECB-2246-9B3E-98D3A9259E68}" type="presOf" srcId="{E6BB89C3-23B8-A94B-A3D0-290FDDD23F52}" destId="{50AD8663-2BBF-0349-8B97-583332BCAC24}" srcOrd="0" destOrd="4" presId="urn:microsoft.com/office/officeart/2005/8/layout/StepDownProcess"/>
    <dgm:cxn modelId="{BCA577F2-E4DD-2C4F-9F5B-1CE31615FC43}" srcId="{0D9B736F-4DA4-FB46-948D-2B7005F81181}" destId="{F5D6FB4D-F41B-2D40-B35D-5DFCCAF9DC29}" srcOrd="1" destOrd="0" parTransId="{943035A6-D268-C149-842B-7F751158D3F9}" sibTransId="{7169BF99-FD64-DF42-BF26-F3BC086E7ECB}"/>
    <dgm:cxn modelId="{F6AF14F8-328A-DF44-9AB6-43D1DCC2F276}" srcId="{ECE507A0-532C-E24F-9332-5D73938F94E2}" destId="{4ADAF4B3-FD3B-0C43-BB3E-2444A8E8367E}" srcOrd="2" destOrd="0" parTransId="{D9301F12-049F-F949-975D-ADE3B45CE1E9}" sibTransId="{627DA9A5-D036-6348-B881-2457F0590B0E}"/>
    <dgm:cxn modelId="{D83F0DEA-3C34-C946-9AE0-56C2230CBA54}" type="presParOf" srcId="{957588E2-E68A-A740-B3DC-941646D341F3}" destId="{4B4BCB85-ED80-1B4E-ADE1-19376B1FF165}" srcOrd="0" destOrd="0" presId="urn:microsoft.com/office/officeart/2005/8/layout/StepDownProcess"/>
    <dgm:cxn modelId="{0F6E34FA-5ADC-3249-B318-570B0D9303F0}" type="presParOf" srcId="{4B4BCB85-ED80-1B4E-ADE1-19376B1FF165}" destId="{38BD5BE5-F443-0847-82BE-2AADF97E19A0}" srcOrd="0" destOrd="0" presId="urn:microsoft.com/office/officeart/2005/8/layout/StepDownProcess"/>
    <dgm:cxn modelId="{D4F44B15-2627-434B-942D-3F6B00D548C3}" type="presParOf" srcId="{4B4BCB85-ED80-1B4E-ADE1-19376B1FF165}" destId="{2405EE70-A241-9046-9F24-692A89DF3FB0}" srcOrd="1" destOrd="0" presId="urn:microsoft.com/office/officeart/2005/8/layout/StepDownProcess"/>
    <dgm:cxn modelId="{AC3C980D-933C-8A4E-80D4-B2287149697E}" type="presParOf" srcId="{4B4BCB85-ED80-1B4E-ADE1-19376B1FF165}" destId="{24D1923A-6829-7241-83D3-AC95E2541569}" srcOrd="2" destOrd="0" presId="urn:microsoft.com/office/officeart/2005/8/layout/StepDownProcess"/>
    <dgm:cxn modelId="{2A932633-E0E1-ED40-92D1-19644D8F3925}" type="presParOf" srcId="{957588E2-E68A-A740-B3DC-941646D341F3}" destId="{CA92520F-ABC0-004A-8B52-C806CBAD0179}" srcOrd="1" destOrd="0" presId="urn:microsoft.com/office/officeart/2005/8/layout/StepDownProcess"/>
    <dgm:cxn modelId="{3BD93CA0-EF30-0B44-ACD2-0BB1FDEA7D66}" type="presParOf" srcId="{957588E2-E68A-A740-B3DC-941646D341F3}" destId="{A7E44172-BA0B-7E4B-9B49-65B7ACD36083}" srcOrd="2" destOrd="0" presId="urn:microsoft.com/office/officeart/2005/8/layout/StepDownProcess"/>
    <dgm:cxn modelId="{0AFE218F-A33E-C748-9E39-BE6BD28BF49E}" type="presParOf" srcId="{A7E44172-BA0B-7E4B-9B49-65B7ACD36083}" destId="{D3341831-20A1-6F49-BAA9-35D6441276CD}" srcOrd="0" destOrd="0" presId="urn:microsoft.com/office/officeart/2005/8/layout/StepDownProcess"/>
    <dgm:cxn modelId="{B22D94FA-EC9E-7144-93F4-38D626A3E8FA}" type="presParOf" srcId="{A7E44172-BA0B-7E4B-9B49-65B7ACD36083}" destId="{A909A68C-E791-FB4C-B3F0-A7DD45039A29}" srcOrd="1" destOrd="0" presId="urn:microsoft.com/office/officeart/2005/8/layout/StepDownProcess"/>
    <dgm:cxn modelId="{85981BB6-AEFE-1F44-8EC5-CEA62225AEB2}" type="presParOf" srcId="{A7E44172-BA0B-7E4B-9B49-65B7ACD36083}" destId="{27D25E51-D264-E640-8DBF-72F851E6192B}" srcOrd="2" destOrd="0" presId="urn:microsoft.com/office/officeart/2005/8/layout/StepDownProcess"/>
    <dgm:cxn modelId="{A5D0161E-2AD8-4747-BA76-20BA57564838}" type="presParOf" srcId="{957588E2-E68A-A740-B3DC-941646D341F3}" destId="{C829274F-520A-6747-9111-E3C0F4026145}" srcOrd="3" destOrd="0" presId="urn:microsoft.com/office/officeart/2005/8/layout/StepDownProcess"/>
    <dgm:cxn modelId="{52E29AEC-9676-4B4B-AE34-8FACDEDFFF3A}" type="presParOf" srcId="{957588E2-E68A-A740-B3DC-941646D341F3}" destId="{86967CC1-CEB7-BD42-BA68-A5A70D6D6A89}" srcOrd="4" destOrd="0" presId="urn:microsoft.com/office/officeart/2005/8/layout/StepDownProcess"/>
    <dgm:cxn modelId="{BBB4E50A-AA13-1E4E-BA70-73D9CF62E59C}" type="presParOf" srcId="{86967CC1-CEB7-BD42-BA68-A5A70D6D6A89}" destId="{B6D7F80B-0B3C-EA42-8C6C-9FDDB88FEE32}" srcOrd="0" destOrd="0" presId="urn:microsoft.com/office/officeart/2005/8/layout/StepDownProcess"/>
    <dgm:cxn modelId="{7E5D7B56-C73A-2B4B-96D5-FE36D19CA348}" type="presParOf" srcId="{86967CC1-CEB7-BD42-BA68-A5A70D6D6A89}" destId="{E4771296-EEC1-0949-8AFA-D53E1DE742AA}" srcOrd="1" destOrd="0" presId="urn:microsoft.com/office/officeart/2005/8/layout/StepDownProcess"/>
    <dgm:cxn modelId="{E56B5181-8E73-7A4D-B007-BFB007B3B64E}" type="presParOf" srcId="{86967CC1-CEB7-BD42-BA68-A5A70D6D6A89}" destId="{5C501A52-ED7D-DF4A-AD0D-B1C82F9612B1}" srcOrd="2" destOrd="0" presId="urn:microsoft.com/office/officeart/2005/8/layout/StepDownProcess"/>
    <dgm:cxn modelId="{D35CB8CA-8801-3641-960B-2B3086D46E4F}" type="presParOf" srcId="{957588E2-E68A-A740-B3DC-941646D341F3}" destId="{9C2E5C62-2B13-CB49-BF97-053020C9BA90}" srcOrd="5" destOrd="0" presId="urn:microsoft.com/office/officeart/2005/8/layout/StepDownProcess"/>
    <dgm:cxn modelId="{E1AE110E-1003-684E-AFDA-B85127ADFDE2}" type="presParOf" srcId="{957588E2-E68A-A740-B3DC-941646D341F3}" destId="{9C5DC75C-A43D-224A-A1AA-F8B14926F263}" srcOrd="6" destOrd="0" presId="urn:microsoft.com/office/officeart/2005/8/layout/StepDownProcess"/>
    <dgm:cxn modelId="{13966278-36D4-9746-B96A-B4E44B6B6E26}" type="presParOf" srcId="{9C5DC75C-A43D-224A-A1AA-F8B14926F263}" destId="{AD59AA23-3630-A046-AEDD-9B644841B963}" srcOrd="0" destOrd="0" presId="urn:microsoft.com/office/officeart/2005/8/layout/StepDownProcess"/>
    <dgm:cxn modelId="{09232538-61A9-F24B-85A1-2827EB409F00}" type="presParOf" srcId="{9C5DC75C-A43D-224A-A1AA-F8B14926F263}" destId="{63A225AF-A580-5741-8F2B-AD445CD2F77D}" srcOrd="1" destOrd="0" presId="urn:microsoft.com/office/officeart/2005/8/layout/StepDownProcess"/>
    <dgm:cxn modelId="{FA48319C-2D77-0140-B58C-A43772E0F04B}" type="presParOf" srcId="{9C5DC75C-A43D-224A-A1AA-F8B14926F263}" destId="{50AD8663-2BBF-0349-8B97-583332BCAC24}" srcOrd="2" destOrd="0" presId="urn:microsoft.com/office/officeart/2005/8/layout/StepDownProcess"/>
    <dgm:cxn modelId="{A9E32872-CE1F-4046-BF0B-EA5EE0681BCB}" type="presParOf" srcId="{957588E2-E68A-A740-B3DC-941646D341F3}" destId="{9BA0BC25-FCCA-BD4A-A47C-0966E5036DDE}" srcOrd="7" destOrd="0" presId="urn:microsoft.com/office/officeart/2005/8/layout/StepDownProcess"/>
    <dgm:cxn modelId="{5AD9566F-DF4D-204E-B958-82590F58AAA7}" type="presParOf" srcId="{957588E2-E68A-A740-B3DC-941646D341F3}" destId="{74FD9AD7-982F-EA49-BE25-2BD2FDEBBF71}" srcOrd="8" destOrd="0" presId="urn:microsoft.com/office/officeart/2005/8/layout/StepDownProcess"/>
    <dgm:cxn modelId="{70777287-5D0C-0146-8558-EB6B534EA043}" type="presParOf" srcId="{74FD9AD7-982F-EA49-BE25-2BD2FDEBBF71}" destId="{C19AB0C5-C235-CA4D-A7CC-2F4B8B6CEACB}" srcOrd="0" destOrd="0" presId="urn:microsoft.com/office/officeart/2005/8/layout/StepDownProcess"/>
    <dgm:cxn modelId="{81E7F3D9-3BAD-B149-BFA0-126F94E6660A}" type="presParOf" srcId="{74FD9AD7-982F-EA49-BE25-2BD2FDEBBF71}" destId="{1C8C6F38-5A4C-B545-A0B9-5908DE6A2E5A}" srcOrd="1" destOrd="0" presId="urn:microsoft.com/office/officeart/2005/8/layout/StepDownProcess"/>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BD5BE5-F443-0847-82BE-2AADF97E19A0}">
      <dsp:nvSpPr>
        <dsp:cNvPr id="0" name=""/>
        <dsp:cNvSpPr/>
      </dsp:nvSpPr>
      <dsp:spPr>
        <a:xfrm rot="5400000">
          <a:off x="156237" y="1230437"/>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2405EE70-A241-9046-9F24-692A89DF3FB0}">
      <dsp:nvSpPr>
        <dsp:cNvPr id="0" name=""/>
        <dsp:cNvSpPr/>
      </dsp:nvSpPr>
      <dsp:spPr>
        <a:xfrm>
          <a:off x="1291" y="740093"/>
          <a:ext cx="984520" cy="37321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Março/2015</a:t>
          </a:r>
        </a:p>
      </dsp:txBody>
      <dsp:txXfrm>
        <a:off x="19513" y="758315"/>
        <a:ext cx="948076" cy="336769"/>
      </dsp:txXfrm>
    </dsp:sp>
    <dsp:sp modelId="{24D1923A-6829-7241-83D3-AC95E2541569}">
      <dsp:nvSpPr>
        <dsp:cNvPr id="0" name=""/>
        <dsp:cNvSpPr/>
      </dsp:nvSpPr>
      <dsp:spPr>
        <a:xfrm>
          <a:off x="985812" y="647858"/>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Dor em V2</a:t>
          </a:r>
        </a:p>
        <a:p>
          <a:pPr marL="57150" lvl="1" indent="-57150" algn="l" defTabSz="266700">
            <a:lnSpc>
              <a:spcPct val="90000"/>
            </a:lnSpc>
            <a:spcBef>
              <a:spcPct val="0"/>
            </a:spcBef>
            <a:spcAft>
              <a:spcPct val="15000"/>
            </a:spcAft>
            <a:buChar char="•"/>
          </a:pPr>
          <a:r>
            <a:rPr lang="pt-BR" sz="600" kern="1200"/>
            <a:t>dentista, sem alteraçoes</a:t>
          </a:r>
        </a:p>
        <a:p>
          <a:pPr marL="57150" lvl="1" indent="-57150" algn="l" defTabSz="266700">
            <a:lnSpc>
              <a:spcPct val="90000"/>
            </a:lnSpc>
            <a:spcBef>
              <a:spcPct val="0"/>
            </a:spcBef>
            <a:spcAft>
              <a:spcPct val="15000"/>
            </a:spcAft>
            <a:buChar char="•"/>
          </a:pPr>
          <a:r>
            <a:rPr lang="pt-BR" sz="600" kern="1200"/>
            <a:t>medico generalista, solicitou RMC</a:t>
          </a:r>
        </a:p>
        <a:p>
          <a:pPr marL="57150" lvl="1" indent="-57150" algn="l" defTabSz="266700">
            <a:lnSpc>
              <a:spcPct val="90000"/>
            </a:lnSpc>
            <a:spcBef>
              <a:spcPct val="0"/>
            </a:spcBef>
            <a:spcAft>
              <a:spcPct val="15000"/>
            </a:spcAft>
            <a:buChar char="•"/>
          </a:pPr>
          <a:r>
            <a:rPr lang="pt-BR" sz="600" kern="1200"/>
            <a:t>TRATAMENTO AINES E ANALGÉSICOS POR 1 ANO</a:t>
          </a:r>
        </a:p>
      </dsp:txBody>
      <dsp:txXfrm>
        <a:off x="985812" y="647858"/>
        <a:ext cx="716046" cy="556987"/>
      </dsp:txXfrm>
    </dsp:sp>
    <dsp:sp modelId="{D3341831-20A1-6F49-BAA9-35D6441276CD}">
      <dsp:nvSpPr>
        <dsp:cNvPr id="0" name=""/>
        <dsp:cNvSpPr/>
      </dsp:nvSpPr>
      <dsp:spPr>
        <a:xfrm rot="5400000">
          <a:off x="972510" y="1938836"/>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A909A68C-E791-FB4C-B3F0-A7DD45039A29}">
      <dsp:nvSpPr>
        <dsp:cNvPr id="0" name=""/>
        <dsp:cNvSpPr/>
      </dsp:nvSpPr>
      <dsp:spPr>
        <a:xfrm>
          <a:off x="817563" y="1423797"/>
          <a:ext cx="984520" cy="422603"/>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6</a:t>
          </a:r>
        </a:p>
      </dsp:txBody>
      <dsp:txXfrm>
        <a:off x="838196" y="1444430"/>
        <a:ext cx="943254" cy="381337"/>
      </dsp:txXfrm>
    </dsp:sp>
    <dsp:sp modelId="{27D25E51-D264-E640-8DBF-72F851E6192B}">
      <dsp:nvSpPr>
        <dsp:cNvPr id="0" name=""/>
        <dsp:cNvSpPr/>
      </dsp:nvSpPr>
      <dsp:spPr>
        <a:xfrm>
          <a:off x="1802084" y="1356257"/>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2860" tIns="22860" rIns="22860" bIns="22860" numCol="1" spcCol="1270" anchor="ctr" anchorCtr="0">
          <a:noAutofit/>
        </a:bodyPr>
        <a:lstStyle/>
        <a:p>
          <a:pPr marL="57150" lvl="1" indent="-57150" algn="l" defTabSz="266700">
            <a:lnSpc>
              <a:spcPct val="90000"/>
            </a:lnSpc>
            <a:spcBef>
              <a:spcPct val="0"/>
            </a:spcBef>
            <a:spcAft>
              <a:spcPct val="15000"/>
            </a:spcAft>
            <a:buChar char="•"/>
          </a:pPr>
          <a:r>
            <a:rPr lang="pt-BR" sz="600" kern="1200"/>
            <a:t>piora das crises</a:t>
          </a:r>
        </a:p>
        <a:p>
          <a:pPr marL="57150" lvl="1" indent="-57150" algn="l" defTabSz="266700">
            <a:lnSpc>
              <a:spcPct val="90000"/>
            </a:lnSpc>
            <a:spcBef>
              <a:spcPct val="0"/>
            </a:spcBef>
            <a:spcAft>
              <a:spcPct val="15000"/>
            </a:spcAft>
            <a:buChar char="•"/>
          </a:pPr>
          <a:r>
            <a:rPr lang="pt-BR" sz="600" kern="1200"/>
            <a:t>Encaminhada ao Neurologista</a:t>
          </a:r>
        </a:p>
        <a:p>
          <a:pPr marL="57150" lvl="1" indent="-57150" algn="l" defTabSz="266700">
            <a:lnSpc>
              <a:spcPct val="90000"/>
            </a:lnSpc>
            <a:spcBef>
              <a:spcPct val="0"/>
            </a:spcBef>
            <a:spcAft>
              <a:spcPct val="15000"/>
            </a:spcAft>
            <a:buChar char="•"/>
          </a:pPr>
          <a:r>
            <a:rPr lang="pt-BR" sz="600" kern="1200"/>
            <a:t>nova RMC e Angio RM</a:t>
          </a:r>
        </a:p>
        <a:p>
          <a:pPr marL="57150" lvl="1" indent="-57150" algn="l" defTabSz="266700">
            <a:lnSpc>
              <a:spcPct val="90000"/>
            </a:lnSpc>
            <a:spcBef>
              <a:spcPct val="0"/>
            </a:spcBef>
            <a:spcAft>
              <a:spcPct val="15000"/>
            </a:spcAft>
            <a:buChar char="•"/>
          </a:pPr>
          <a:r>
            <a:rPr lang="pt-BR" sz="600" kern="1200"/>
            <a:t>TRATAMENTO CARBAMAZEPINA</a:t>
          </a:r>
        </a:p>
      </dsp:txBody>
      <dsp:txXfrm>
        <a:off x="1802084" y="1356257"/>
        <a:ext cx="716046" cy="556987"/>
      </dsp:txXfrm>
    </dsp:sp>
    <dsp:sp modelId="{B6D7F80B-0B3C-EA42-8C6C-9FDDB88FEE32}">
      <dsp:nvSpPr>
        <dsp:cNvPr id="0" name=""/>
        <dsp:cNvSpPr/>
      </dsp:nvSpPr>
      <dsp:spPr>
        <a:xfrm rot="5400000">
          <a:off x="1788782" y="2647235"/>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E4771296-EEC1-0949-8AFA-D53E1DE742AA}">
      <dsp:nvSpPr>
        <dsp:cNvPr id="0" name=""/>
        <dsp:cNvSpPr/>
      </dsp:nvSpPr>
      <dsp:spPr>
        <a:xfrm>
          <a:off x="1633836" y="2119443"/>
          <a:ext cx="984520" cy="448108"/>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Setembro/2018</a:t>
          </a:r>
        </a:p>
      </dsp:txBody>
      <dsp:txXfrm>
        <a:off x="1655715" y="2141322"/>
        <a:ext cx="940762" cy="404350"/>
      </dsp:txXfrm>
    </dsp:sp>
    <dsp:sp modelId="{5C501A52-ED7D-DF4A-AD0D-B1C82F9612B1}">
      <dsp:nvSpPr>
        <dsp:cNvPr id="0" name=""/>
        <dsp:cNvSpPr/>
      </dsp:nvSpPr>
      <dsp:spPr>
        <a:xfrm>
          <a:off x="2618357" y="2064656"/>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Indicado DVM, com recusa pela paciente</a:t>
          </a:r>
        </a:p>
        <a:p>
          <a:pPr marL="57150" lvl="1" indent="-57150" algn="l" defTabSz="311150">
            <a:lnSpc>
              <a:spcPct val="90000"/>
            </a:lnSpc>
            <a:spcBef>
              <a:spcPct val="0"/>
            </a:spcBef>
            <a:spcAft>
              <a:spcPct val="15000"/>
            </a:spcAft>
            <a:buChar char="•"/>
          </a:pPr>
          <a:r>
            <a:rPr lang="pt-BR" sz="700" kern="1200"/>
            <a:t>realizado RF</a:t>
          </a:r>
        </a:p>
        <a:p>
          <a:pPr marL="57150" lvl="1" indent="-57150" algn="l" defTabSz="311150">
            <a:lnSpc>
              <a:spcPct val="90000"/>
            </a:lnSpc>
            <a:spcBef>
              <a:spcPct val="0"/>
            </a:spcBef>
            <a:spcAft>
              <a:spcPct val="15000"/>
            </a:spcAft>
            <a:buChar char="•"/>
          </a:pPr>
          <a:r>
            <a:rPr lang="pt-BR" sz="700" kern="1200"/>
            <a:t>Apresentou hipoestesia importante após a RF</a:t>
          </a:r>
        </a:p>
      </dsp:txBody>
      <dsp:txXfrm>
        <a:off x="2618357" y="2064656"/>
        <a:ext cx="716046" cy="556987"/>
      </dsp:txXfrm>
    </dsp:sp>
    <dsp:sp modelId="{AD59AA23-3630-A046-AEDD-9B644841B963}">
      <dsp:nvSpPr>
        <dsp:cNvPr id="0" name=""/>
        <dsp:cNvSpPr/>
      </dsp:nvSpPr>
      <dsp:spPr>
        <a:xfrm rot="5400000">
          <a:off x="2605054" y="3355633"/>
          <a:ext cx="584836" cy="665815"/>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63A225AF-A580-5741-8F2B-AD445CD2F77D}">
      <dsp:nvSpPr>
        <dsp:cNvPr id="0" name=""/>
        <dsp:cNvSpPr/>
      </dsp:nvSpPr>
      <dsp:spPr>
        <a:xfrm>
          <a:off x="2437152" y="2904519"/>
          <a:ext cx="984520" cy="390007"/>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Agosto/2019</a:t>
          </a:r>
        </a:p>
      </dsp:txBody>
      <dsp:txXfrm>
        <a:off x="2456194" y="2923561"/>
        <a:ext cx="946436" cy="351923"/>
      </dsp:txXfrm>
    </dsp:sp>
    <dsp:sp modelId="{50AD8663-2BBF-0349-8B97-583332BCAC24}">
      <dsp:nvSpPr>
        <dsp:cNvPr id="0" name=""/>
        <dsp:cNvSpPr/>
      </dsp:nvSpPr>
      <dsp:spPr>
        <a:xfrm>
          <a:off x="3434629" y="2773055"/>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Dor em V3</a:t>
          </a:r>
        </a:p>
        <a:p>
          <a:pPr marL="57150" lvl="1" indent="-57150" algn="l" defTabSz="311150">
            <a:lnSpc>
              <a:spcPct val="90000"/>
            </a:lnSpc>
            <a:spcBef>
              <a:spcPct val="0"/>
            </a:spcBef>
            <a:spcAft>
              <a:spcPct val="15000"/>
            </a:spcAft>
            <a:buChar char="•"/>
          </a:pPr>
          <a:r>
            <a:rPr lang="pt-BR" sz="700" kern="1200"/>
            <a:t>indicada nova RF, com recusa pela paciente</a:t>
          </a:r>
        </a:p>
        <a:p>
          <a:pPr marL="57150" lvl="1" indent="-57150" algn="l" defTabSz="311150">
            <a:lnSpc>
              <a:spcPct val="90000"/>
            </a:lnSpc>
            <a:spcBef>
              <a:spcPct val="0"/>
            </a:spcBef>
            <a:spcAft>
              <a:spcPct val="15000"/>
            </a:spcAft>
            <a:buChar char="•"/>
          </a:pPr>
          <a:r>
            <a:rPr lang="pt-BR" sz="700" kern="1200"/>
            <a:t>Iniciado tratamento Pregabalina, Feintoína, lamotrigina e outras medidas</a:t>
          </a:r>
        </a:p>
        <a:p>
          <a:pPr marL="57150" lvl="1" indent="-57150" algn="l" defTabSz="311150">
            <a:lnSpc>
              <a:spcPct val="90000"/>
            </a:lnSpc>
            <a:spcBef>
              <a:spcPct val="0"/>
            </a:spcBef>
            <a:spcAft>
              <a:spcPct val="15000"/>
            </a:spcAft>
            <a:buChar char="•"/>
          </a:pPr>
          <a:r>
            <a:rPr lang="pt-BR" sz="700" kern="1200"/>
            <a:t>melhoria total da dor em 60 dias, redução das medicações por  6 meses</a:t>
          </a:r>
          <a:endParaRPr lang="pt-BR" sz="1100" kern="1200"/>
        </a:p>
        <a:p>
          <a:pPr marL="57150" lvl="1" indent="-57150" algn="l" defTabSz="311150">
            <a:lnSpc>
              <a:spcPct val="90000"/>
            </a:lnSpc>
            <a:spcBef>
              <a:spcPct val="0"/>
            </a:spcBef>
            <a:spcAft>
              <a:spcPct val="15000"/>
            </a:spcAft>
            <a:buChar char="•"/>
          </a:pPr>
          <a:endParaRPr lang="pt-BR" sz="700" kern="1200"/>
        </a:p>
        <a:p>
          <a:pPr marL="57150" lvl="1" indent="-57150" algn="l" defTabSz="311150">
            <a:lnSpc>
              <a:spcPct val="90000"/>
            </a:lnSpc>
            <a:spcBef>
              <a:spcPct val="0"/>
            </a:spcBef>
            <a:spcAft>
              <a:spcPct val="15000"/>
            </a:spcAft>
            <a:buChar char="•"/>
          </a:pPr>
          <a:endParaRPr lang="pt-BR" sz="1100" kern="1200"/>
        </a:p>
      </dsp:txBody>
      <dsp:txXfrm>
        <a:off x="3434629" y="2773055"/>
        <a:ext cx="716046" cy="556987"/>
      </dsp:txXfrm>
    </dsp:sp>
    <dsp:sp modelId="{C19AB0C5-C235-CA4D-A7CC-2F4B8B6CEACB}">
      <dsp:nvSpPr>
        <dsp:cNvPr id="0" name=""/>
        <dsp:cNvSpPr/>
      </dsp:nvSpPr>
      <dsp:spPr>
        <a:xfrm>
          <a:off x="3247320" y="3753494"/>
          <a:ext cx="984520" cy="432692"/>
        </a:xfrm>
        <a:prstGeom prst="roundRect">
          <a:avLst>
            <a:gd name="adj" fmla="val 1667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66725">
            <a:lnSpc>
              <a:spcPct val="90000"/>
            </a:lnSpc>
            <a:spcBef>
              <a:spcPct val="0"/>
            </a:spcBef>
            <a:spcAft>
              <a:spcPct val="35000"/>
            </a:spcAft>
            <a:buNone/>
          </a:pPr>
          <a:r>
            <a:rPr lang="pt-BR" sz="1050" kern="1200"/>
            <a:t>Agosto 2021</a:t>
          </a:r>
        </a:p>
      </dsp:txBody>
      <dsp:txXfrm>
        <a:off x="3268446" y="3774620"/>
        <a:ext cx="942268" cy="390440"/>
      </dsp:txXfrm>
    </dsp:sp>
    <dsp:sp modelId="{1C8C6F38-5A4C-B545-A0B9-5908DE6A2E5A}">
      <dsp:nvSpPr>
        <dsp:cNvPr id="0" name=""/>
        <dsp:cNvSpPr/>
      </dsp:nvSpPr>
      <dsp:spPr>
        <a:xfrm>
          <a:off x="4250901" y="3481453"/>
          <a:ext cx="716046" cy="5569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57150" lvl="1" indent="-57150" algn="l" defTabSz="311150">
            <a:lnSpc>
              <a:spcPct val="90000"/>
            </a:lnSpc>
            <a:spcBef>
              <a:spcPct val="0"/>
            </a:spcBef>
            <a:spcAft>
              <a:spcPct val="15000"/>
            </a:spcAft>
            <a:buChar char="•"/>
          </a:pPr>
          <a:r>
            <a:rPr lang="pt-BR" sz="700" kern="1200"/>
            <a:t>Acompanhamento 2 anos sem crises, sendo 1 ano e 6 meses sem medicações</a:t>
          </a:r>
        </a:p>
        <a:p>
          <a:pPr marL="57150" lvl="1" indent="-57150" algn="l" defTabSz="311150">
            <a:lnSpc>
              <a:spcPct val="90000"/>
            </a:lnSpc>
            <a:spcBef>
              <a:spcPct val="0"/>
            </a:spcBef>
            <a:spcAft>
              <a:spcPct val="15000"/>
            </a:spcAft>
            <a:buChar char="•"/>
          </a:pPr>
          <a:r>
            <a:rPr lang="pt-BR" sz="700" kern="1200"/>
            <a:t>Paciente descreve medo e angústia de ter nova crise</a:t>
          </a:r>
        </a:p>
        <a:p>
          <a:pPr marL="57150" lvl="1" indent="-57150" algn="l" defTabSz="311150">
            <a:lnSpc>
              <a:spcPct val="90000"/>
            </a:lnSpc>
            <a:spcBef>
              <a:spcPct val="0"/>
            </a:spcBef>
            <a:spcAft>
              <a:spcPct val="15000"/>
            </a:spcAft>
            <a:buChar char="•"/>
          </a:pPr>
          <a:r>
            <a:rPr lang="pt-BR" sz="700" kern="1200"/>
            <a:t>Acompanhamento psicológico no periodo</a:t>
          </a:r>
        </a:p>
      </dsp:txBody>
      <dsp:txXfrm>
        <a:off x="4250901" y="3481453"/>
        <a:ext cx="716046" cy="556987"/>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523E94-0789-5849-B0B9-115FBEA551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9</Pages>
  <Words>9515</Words>
  <Characters>51381</Characters>
  <Application>Microsoft Office Word</Application>
  <DocSecurity>0</DocSecurity>
  <Lines>428</Lines>
  <Paragraphs>1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 Moreira Tavares</dc:creator>
  <cp:keywords/>
  <cp:lastModifiedBy>Winter Figueiredo</cp:lastModifiedBy>
  <cp:revision>7</cp:revision>
  <dcterms:created xsi:type="dcterms:W3CDTF">2023-11-27T15:44:00Z</dcterms:created>
  <dcterms:modified xsi:type="dcterms:W3CDTF">2023-11-2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L3Ppabk"/&gt;&lt;style id="http://www.zotero.org/styles/vancouver" locale="pt-BR" hasBibliography="1" bibliographyStyleHasBeenSet="1"/&gt;&lt;prefs&gt;&lt;pref name="fieldType" value="Field"/&gt;&lt;/prefs&gt;&lt;/data&gt;</vt:lpwstr>
  </property>
</Properties>
</file>